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3CB30AA3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="0005659F">
        <w:rPr>
          <w:rFonts w:eastAsia="Calibri" w:cs="Tahoma"/>
          <w:sz w:val="37"/>
          <w:szCs w:val="37"/>
        </w:rPr>
        <w:t>Final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proofErr w:type="gramStart"/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proofErr w:type="gramEnd"/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1EA497B3" w14:textId="42CB9607" w:rsidR="00704D02" w:rsidRPr="00704D02" w:rsidRDefault="00BD216A" w:rsidP="00704D02">
      <w:pPr>
        <w:pStyle w:val="PargrafodaLista"/>
        <w:numPr>
          <w:ilvl w:val="0"/>
          <w:numId w:val="29"/>
        </w:numPr>
        <w:jc w:val="center"/>
        <w:rPr>
          <w:rFonts w:cs="Tahoma"/>
          <w:sz w:val="28"/>
          <w:szCs w:val="40"/>
        </w:rPr>
      </w:pPr>
      <w:r w:rsidRPr="00704D02">
        <w:rPr>
          <w:rFonts w:eastAsia="Calibri" w:cs="Tahoma"/>
          <w:sz w:val="28"/>
          <w:szCs w:val="40"/>
        </w:rPr>
        <w:t>novembro</w:t>
      </w:r>
      <w:r w:rsidR="00F20BC4" w:rsidRPr="00704D02">
        <w:rPr>
          <w:rFonts w:cs="Tahoma"/>
          <w:sz w:val="28"/>
          <w:szCs w:val="40"/>
        </w:rPr>
        <w:t xml:space="preserve"> 2017</w:t>
      </w:r>
      <w:r w:rsidR="00704D02" w:rsidRPr="00704D02">
        <w:rPr>
          <w:rFonts w:cs="Tahoma"/>
          <w:sz w:val="28"/>
          <w:szCs w:val="40"/>
        </w:rPr>
        <w:br w:type="page"/>
      </w:r>
    </w:p>
    <w:p w14:paraId="7ED34B55" w14:textId="31261F4D" w:rsidR="00704D02" w:rsidRDefault="00704D02" w:rsidP="00704D02">
      <w:pPr>
        <w:pStyle w:val="anexoheading1"/>
        <w:numPr>
          <w:ilvl w:val="0"/>
          <w:numId w:val="0"/>
        </w:numPr>
      </w:pPr>
      <w:bookmarkStart w:id="0" w:name="_Toc498092318"/>
      <w:bookmarkStart w:id="1" w:name="_Toc498184262"/>
      <w:bookmarkStart w:id="2" w:name="_Toc498280564"/>
      <w:r>
        <w:lastRenderedPageBreak/>
        <w:t>Resumo</w:t>
      </w:r>
      <w:bookmarkEnd w:id="0"/>
      <w:bookmarkEnd w:id="1"/>
      <w:bookmarkEnd w:id="2"/>
    </w:p>
    <w:p w14:paraId="166EE252" w14:textId="0A139E50" w:rsidR="00E9160C" w:rsidRDefault="00E9160C" w:rsidP="00E9160C">
      <w:r>
        <w:t xml:space="preserve">Este trabalho consiste na construção de um jogo, </w:t>
      </w:r>
      <w:r w:rsidR="00070C79">
        <w:t>“</w:t>
      </w:r>
      <w:r w:rsidRPr="00070C79">
        <w:t>Corrida de Reis</w:t>
      </w:r>
      <w:r w:rsidR="00070C79">
        <w:t>”</w:t>
      </w:r>
      <w:r>
        <w:t>, utilizando uma linguagem de programação em lógica, denominada como PROLOG.</w:t>
      </w:r>
    </w:p>
    <w:p w14:paraId="5CFFC2E7" w14:textId="77777777" w:rsidR="004420C5" w:rsidRDefault="004420C5" w:rsidP="00E9160C"/>
    <w:p w14:paraId="36ED13BE" w14:textId="62F2C5F4" w:rsidR="00E9160C" w:rsidRDefault="00070C79" w:rsidP="00E9160C">
      <w:r>
        <w:t>“</w:t>
      </w:r>
      <w:r w:rsidR="00E9160C" w:rsidRPr="00070C79">
        <w:t>Corrida de Reis</w:t>
      </w:r>
      <w:r w:rsidRPr="00070C79">
        <w:t>”</w:t>
      </w:r>
      <w:r w:rsidR="00E9160C" w:rsidRPr="008967E3">
        <w:rPr>
          <w:i/>
        </w:rPr>
        <w:t xml:space="preserve"> </w:t>
      </w:r>
      <w:r w:rsidR="00E9160C">
        <w:t xml:space="preserve">é uma variante mais avançada do xadrez, apenas aconselhada para jogadores experientes. É um jogo para dois jogadores e com as mesmas regras do xadrez, à exceção de não ser permitido fazer a jogada de </w:t>
      </w:r>
      <w:r w:rsidR="00E9160C" w:rsidRPr="005F7452">
        <w:rPr>
          <w:i/>
        </w:rPr>
        <w:t>Xeque-Mate</w:t>
      </w:r>
      <w:r w:rsidR="00E9160C">
        <w:t xml:space="preserve"> e o segundo jogador necessitar de jogar mais uma vez antes do final da partida. Os jogadores começam do mesmo lado tabuleiro cada um com as seguintes peças: um </w:t>
      </w:r>
      <w:r w:rsidR="00E9160C" w:rsidRPr="00070C79">
        <w:t>Rei</w:t>
      </w:r>
      <w:r w:rsidR="00E9160C">
        <w:t xml:space="preserve">, uma </w:t>
      </w:r>
      <w:r w:rsidR="00E9160C" w:rsidRPr="00070C79">
        <w:t>Rainha</w:t>
      </w:r>
      <w:r w:rsidR="00E9160C">
        <w:t xml:space="preserve">, 2 </w:t>
      </w:r>
      <w:r w:rsidR="00E9160C" w:rsidRPr="00070C79">
        <w:t>Torres</w:t>
      </w:r>
      <w:r w:rsidR="00E9160C">
        <w:t xml:space="preserve">, 2 </w:t>
      </w:r>
      <w:r w:rsidR="00E9160C" w:rsidRPr="00070C79">
        <w:t>Bispos</w:t>
      </w:r>
      <w:r w:rsidR="00E9160C">
        <w:t xml:space="preserve"> e 2 </w:t>
      </w:r>
      <w:r w:rsidR="00E9160C" w:rsidRPr="00070C79">
        <w:t>Cavalos</w:t>
      </w:r>
      <w:r w:rsidR="00E9160C">
        <w:t xml:space="preserve">. O objetivo do jogo é levar o Rei para a última linha do tabuleiro. Se o segundo jogador conseguir colocar o seu </w:t>
      </w:r>
      <w:r w:rsidR="00E9160C" w:rsidRPr="00070C79">
        <w:t>Rei</w:t>
      </w:r>
      <w:r w:rsidR="00E9160C">
        <w:rPr>
          <w:i/>
        </w:rPr>
        <w:t xml:space="preserve"> </w:t>
      </w:r>
      <w:r w:rsidR="00E9160C">
        <w:t xml:space="preserve">na última linha do tabuleiro quando o primeiro já o tinha feito, então é considerado </w:t>
      </w:r>
      <w:r>
        <w:t>e</w:t>
      </w:r>
      <w:r w:rsidR="00E9160C" w:rsidRPr="00070C79">
        <w:t>mpate</w:t>
      </w:r>
      <w:r w:rsidR="00E9160C">
        <w:t>.</w:t>
      </w:r>
    </w:p>
    <w:p w14:paraId="5AE4F162" w14:textId="77777777" w:rsidR="004420C5" w:rsidRPr="00C316AD" w:rsidRDefault="004420C5" w:rsidP="00E9160C"/>
    <w:p w14:paraId="401B4374" w14:textId="77777777" w:rsidR="00E9160C" w:rsidRDefault="00E9160C" w:rsidP="00E9160C">
      <w:r>
        <w:t xml:space="preserve">Através da manipulação de predicados disponibilizados pelo </w:t>
      </w:r>
      <w:proofErr w:type="spellStart"/>
      <w:r w:rsidRPr="00070C79">
        <w:rPr>
          <w:i/>
        </w:rPr>
        <w:t>SICStus</w:t>
      </w:r>
      <w:proofErr w:type="spellEnd"/>
      <w:r w:rsidRPr="00070C79">
        <w:rPr>
          <w:i/>
        </w:rPr>
        <w:t xml:space="preserve"> </w:t>
      </w:r>
      <w:proofErr w:type="spellStart"/>
      <w:r w:rsidRPr="00070C79">
        <w:rPr>
          <w:i/>
        </w:rPr>
        <w:t>Prolog</w:t>
      </w:r>
      <w:proofErr w:type="spellEnd"/>
      <w:r>
        <w:t xml:space="preserve">, foi possível a total implementação do jogo de modo eficiente e prático. Também implementamos todos os objetivos pedidos na descrição do guião, tal como os modos de jogo </w:t>
      </w:r>
      <w:proofErr w:type="gramStart"/>
      <w:r>
        <w:t>( Humano</w:t>
      </w:r>
      <w:proofErr w:type="gramEnd"/>
      <w:r>
        <w:t xml:space="preserve"> vs. Humano, Humano vs. Computador e Computador vs. Computador).</w:t>
      </w:r>
    </w:p>
    <w:p w14:paraId="1C0D11CC" w14:textId="77777777" w:rsidR="004420C5" w:rsidRDefault="004420C5" w:rsidP="00E9160C"/>
    <w:p w14:paraId="70F79467" w14:textId="77777777" w:rsidR="00E9160C" w:rsidRDefault="00E9160C" w:rsidP="00E9160C">
      <w:r>
        <w:t>Podemos concluir que foi através deste projeto que consolidamos o nosso conhecimento sobre a cadeira.</w:t>
      </w:r>
    </w:p>
    <w:p w14:paraId="24B91865" w14:textId="3B85C8A3" w:rsidR="00892CB7" w:rsidRDefault="00892CB7" w:rsidP="00704D02"/>
    <w:p w14:paraId="37AF059F" w14:textId="50777BD4" w:rsidR="00877F3F" w:rsidRDefault="00087EAF">
      <w:pPr>
        <w:spacing w:line="240" w:lineRule="auto"/>
        <w:jc w:val="left"/>
      </w:pPr>
      <w:r>
        <w:br w:type="page"/>
      </w:r>
    </w:p>
    <w:p w14:paraId="3700F83A" w14:textId="77777777" w:rsidR="00B74F4D" w:rsidRPr="008967E3" w:rsidRDefault="00B74F4D" w:rsidP="00704D02"/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0F6CE101" w14:textId="77777777" w:rsidR="003C505F" w:rsidRDefault="007B3BDE" w:rsidP="000C7018">
          <w:pPr>
            <w:rPr>
              <w:noProof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  <w:r w:rsidRPr="00A41EC3">
            <w:rPr>
              <w:caps/>
              <w:sz w:val="24"/>
              <w:szCs w:val="24"/>
            </w:rPr>
            <w:fldChar w:fldCharType="begin"/>
          </w:r>
          <w:r w:rsidRPr="00A41EC3">
            <w:instrText>TOC \o "1-3" \h \z \u</w:instrText>
          </w:r>
          <w:r w:rsidRPr="00A41EC3">
            <w:rPr>
              <w:caps/>
              <w:sz w:val="24"/>
              <w:szCs w:val="24"/>
            </w:rPr>
            <w:fldChar w:fldCharType="separate"/>
          </w:r>
        </w:p>
        <w:p w14:paraId="33659643" w14:textId="77777777" w:rsidR="003C505F" w:rsidRDefault="003C505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80565" w:history="1">
            <w:r w:rsidRPr="00B87D5C">
              <w:rPr>
                <w:rStyle w:val="Hiperligao"/>
                <w:noProof/>
              </w:rPr>
              <w:t>1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7D5C">
              <w:rPr>
                <w:rStyle w:val="Hiperligao"/>
                <w:noProof/>
              </w:rPr>
              <w:t>Introduç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4262ED" w14:textId="77777777" w:rsidR="003C505F" w:rsidRDefault="003C505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80566" w:history="1">
            <w:r w:rsidRPr="00B87D5C">
              <w:rPr>
                <w:rStyle w:val="Hiperligao"/>
                <w:noProof/>
              </w:rPr>
              <w:t>2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7D5C">
              <w:rPr>
                <w:rStyle w:val="Hiperligao"/>
                <w:noProof/>
              </w:rPr>
              <w:t>O jogo “Corrida de Reis”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DA0F18" w14:textId="77777777" w:rsidR="003C505F" w:rsidRDefault="003C505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80567" w:history="1">
            <w:r w:rsidRPr="00B87D5C">
              <w:rPr>
                <w:rStyle w:val="Hiperligao"/>
                <w:noProof/>
              </w:rPr>
              <w:t>2.1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B87D5C">
              <w:rPr>
                <w:rStyle w:val="Hiperligao"/>
                <w:noProof/>
              </w:rPr>
              <w:t>Imagens do Jogo Corrida do Re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81BBE5" w14:textId="77777777" w:rsidR="003C505F" w:rsidRDefault="003C505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80568" w:history="1">
            <w:r w:rsidRPr="00B87D5C">
              <w:rPr>
                <w:rStyle w:val="Hiperligao"/>
                <w:noProof/>
              </w:rPr>
              <w:t>3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7D5C">
              <w:rPr>
                <w:rStyle w:val="Hiperligao"/>
                <w:noProof/>
              </w:rPr>
              <w:t>Lógica de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123887" w14:textId="77777777" w:rsidR="003C505F" w:rsidRDefault="003C505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80569" w:history="1">
            <w:r w:rsidRPr="00B87D5C">
              <w:rPr>
                <w:rStyle w:val="Hiperligao"/>
                <w:noProof/>
              </w:rPr>
              <w:t>3.1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B87D5C">
              <w:rPr>
                <w:rStyle w:val="Hiperligao"/>
                <w:noProof/>
              </w:rPr>
              <w:t>Representação do estado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60F6218" w14:textId="77777777" w:rsidR="003C505F" w:rsidRDefault="003C505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80570" w:history="1">
            <w:r w:rsidRPr="00B87D5C">
              <w:rPr>
                <w:rStyle w:val="Hiperligao"/>
                <w:noProof/>
              </w:rPr>
              <w:t>3.2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B87D5C">
              <w:rPr>
                <w:rStyle w:val="Hiperligao"/>
                <w:noProof/>
              </w:rPr>
              <w:t>Visualização do tabuleir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732FE65" w14:textId="77777777" w:rsidR="003C505F" w:rsidRDefault="003C505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280571" w:history="1">
            <w:r w:rsidRPr="00B87D5C">
              <w:rPr>
                <w:rStyle w:val="Hiperligao"/>
                <w:noProof/>
              </w:rPr>
              <w:t>3.2.1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B87D5C">
              <w:rPr>
                <w:rStyle w:val="Hiperligao"/>
                <w:noProof/>
              </w:rPr>
              <w:t>Lista representativa do estado inicial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565410" w14:textId="77777777" w:rsidR="003C505F" w:rsidRDefault="003C505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280572" w:history="1">
            <w:r w:rsidRPr="00B87D5C">
              <w:rPr>
                <w:rStyle w:val="Hiperligao"/>
                <w:noProof/>
              </w:rPr>
              <w:t>3.2.2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B87D5C">
              <w:rPr>
                <w:rStyle w:val="Hiperligao"/>
                <w:noProof/>
              </w:rPr>
              <w:t>Lista representativa de um possível estado intermédio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E3CED1" w14:textId="77777777" w:rsidR="003C505F" w:rsidRDefault="003C505F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8280573" w:history="1">
            <w:r w:rsidRPr="00B87D5C">
              <w:rPr>
                <w:rStyle w:val="Hiperligao"/>
                <w:bCs/>
                <w:iCs/>
                <w:noProof/>
              </w:rPr>
              <w:t>3.2.3</w:t>
            </w:r>
            <w:r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Pr="00B87D5C">
              <w:rPr>
                <w:rStyle w:val="Hiperligao"/>
                <w:noProof/>
              </w:rPr>
              <w:t>Lista representativa de um possível estado final do jog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81FC13" w14:textId="77777777" w:rsidR="003C505F" w:rsidRDefault="003C505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80574" w:history="1">
            <w:r w:rsidRPr="00B87D5C">
              <w:rPr>
                <w:rStyle w:val="Hiperligao"/>
                <w:noProof/>
              </w:rPr>
              <w:t>3.3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B87D5C">
              <w:rPr>
                <w:rStyle w:val="Hiperligao"/>
                <w:noProof/>
              </w:rPr>
              <w:t>Visualização do tabuleiro em modo de tex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B017B4" w14:textId="77777777" w:rsidR="003C505F" w:rsidRDefault="003C505F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8280575" w:history="1">
            <w:r w:rsidRPr="00B87D5C">
              <w:rPr>
                <w:rStyle w:val="Hiperligao"/>
                <w:noProof/>
              </w:rPr>
              <w:t>3.4</w:t>
            </w:r>
            <w:r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Pr="00B87D5C">
              <w:rPr>
                <w:rStyle w:val="Hiperligao"/>
                <w:noProof/>
              </w:rPr>
              <w:t>Cabeçalhos dos predicados a serem implementad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98A3412" w14:textId="77777777" w:rsidR="003C505F" w:rsidRDefault="003C505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80576" w:history="1">
            <w:r w:rsidRPr="00B87D5C">
              <w:rPr>
                <w:rStyle w:val="Hiperligao"/>
                <w:noProof/>
              </w:rPr>
              <w:t>4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7D5C">
              <w:rPr>
                <w:rStyle w:val="Hiperligao"/>
                <w:noProof/>
              </w:rPr>
              <w:t>Interface com o utilizado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FC9505" w14:textId="77777777" w:rsidR="003C505F" w:rsidRDefault="003C505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80577" w:history="1">
            <w:r w:rsidRPr="00B87D5C">
              <w:rPr>
                <w:rStyle w:val="Hiperligao"/>
                <w:noProof/>
              </w:rPr>
              <w:t>5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7D5C">
              <w:rPr>
                <w:rStyle w:val="Hiperligao"/>
                <w:noProof/>
              </w:rPr>
              <w:t>Conclusã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EDABAC" w14:textId="77777777" w:rsidR="003C505F" w:rsidRDefault="003C505F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8280578" w:history="1">
            <w:r w:rsidRPr="00B87D5C">
              <w:rPr>
                <w:rStyle w:val="Hiperligao"/>
                <w:noProof/>
              </w:rPr>
              <w:t>6</w:t>
            </w:r>
            <w:r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Pr="00B87D5C">
              <w:rPr>
                <w:rStyle w:val="Hiperligao"/>
                <w:noProof/>
              </w:rPr>
              <w:t>Bibliografi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982805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bookmarkStart w:id="3" w:name="_GoBack"/>
    <w:bookmarkEnd w:id="3"/>
    <w:p w14:paraId="4989F8E3" w14:textId="77777777" w:rsidR="000C2495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8280579" w:history="1">
        <w:r w:rsidR="000C2495" w:rsidRPr="00990102">
          <w:rPr>
            <w:rStyle w:val="Hiperligao"/>
            <w:noProof/>
          </w:rPr>
          <w:t>Figura 1: Estado inicial do tabuleiro</w:t>
        </w:r>
        <w:r w:rsidR="000C2495">
          <w:rPr>
            <w:noProof/>
            <w:webHidden/>
          </w:rPr>
          <w:tab/>
        </w:r>
        <w:r w:rsidR="000C2495">
          <w:rPr>
            <w:noProof/>
            <w:webHidden/>
          </w:rPr>
          <w:fldChar w:fldCharType="begin"/>
        </w:r>
        <w:r w:rsidR="000C2495">
          <w:rPr>
            <w:noProof/>
            <w:webHidden/>
          </w:rPr>
          <w:instrText xml:space="preserve"> PAGEREF _Toc498280579 \h </w:instrText>
        </w:r>
        <w:r w:rsidR="000C2495">
          <w:rPr>
            <w:noProof/>
            <w:webHidden/>
          </w:rPr>
        </w:r>
        <w:r w:rsidR="000C2495">
          <w:rPr>
            <w:noProof/>
            <w:webHidden/>
          </w:rPr>
          <w:fldChar w:fldCharType="separate"/>
        </w:r>
        <w:r w:rsidR="000C2495">
          <w:rPr>
            <w:noProof/>
            <w:webHidden/>
          </w:rPr>
          <w:t>6</w:t>
        </w:r>
        <w:r w:rsidR="000C2495">
          <w:rPr>
            <w:noProof/>
            <w:webHidden/>
          </w:rPr>
          <w:fldChar w:fldCharType="end"/>
        </w:r>
      </w:hyperlink>
    </w:p>
    <w:p w14:paraId="4D1DF781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0" w:history="1">
        <w:r w:rsidRPr="00990102">
          <w:rPr>
            <w:rStyle w:val="Hiperligao"/>
            <w:noProof/>
          </w:rPr>
          <w:t>Figura 2: Possíveis jogadas do caval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11ACDDF1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1" w:history="1">
        <w:r w:rsidRPr="00990102">
          <w:rPr>
            <w:rStyle w:val="Hiperligao"/>
            <w:noProof/>
          </w:rPr>
          <w:t>Figura 3: Possíveis jogadas do bisp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2FCB245E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2" w:history="1">
        <w:r w:rsidRPr="00990102">
          <w:rPr>
            <w:rStyle w:val="Hiperligao"/>
            <w:noProof/>
          </w:rPr>
          <w:t>Figura 4: Possíveis jogadas da torr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1F3EFE5F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3" w:history="1">
        <w:r w:rsidRPr="00990102">
          <w:rPr>
            <w:rStyle w:val="Hiperligao"/>
            <w:noProof/>
          </w:rPr>
          <w:t>Figura 5: Possíveis jogadas da rainh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EB13C48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4" w:history="1">
        <w:r w:rsidRPr="00990102">
          <w:rPr>
            <w:rStyle w:val="Hiperligao"/>
            <w:noProof/>
          </w:rPr>
          <w:t>Figura 6: Possíveis jogadas do re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006271B9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5" w:history="1">
        <w:r w:rsidRPr="00990102">
          <w:rPr>
            <w:rStyle w:val="Hiperligao"/>
            <w:noProof/>
          </w:rPr>
          <w:t>Figura 7: Jogo ganho pelas peças pret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5BB17855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6" w:history="1">
        <w:r w:rsidRPr="00990102">
          <w:rPr>
            <w:rStyle w:val="Hiperligao"/>
            <w:noProof/>
          </w:rPr>
          <w:t>Figura 8: Jogo ganho pelas peças branca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2624293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7" w:history="1">
        <w:r w:rsidRPr="00990102">
          <w:rPr>
            <w:rStyle w:val="Hiperligao"/>
            <w:noProof/>
          </w:rPr>
          <w:t>Figura 9: Jogo que irá acabar empatad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4EA0E6A1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8" w:history="1">
        <w:r w:rsidRPr="00990102">
          <w:rPr>
            <w:rStyle w:val="Hiperligao"/>
            <w:noProof/>
          </w:rPr>
          <w:t>Figura 10: Estado inici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0DBC978B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89" w:history="1">
        <w:r w:rsidRPr="00990102">
          <w:rPr>
            <w:rStyle w:val="Hiperligao"/>
            <w:noProof/>
          </w:rPr>
          <w:t>Figura 11: Possível estado intermédio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8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170E55F0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90" w:history="1">
        <w:r w:rsidRPr="00990102">
          <w:rPr>
            <w:rStyle w:val="Hiperligao"/>
            <w:noProof/>
          </w:rPr>
          <w:t>Figura 12: Possível estado final do tabuleiro apresentado na consol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14:paraId="1C0392A2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91" w:history="1">
        <w:r w:rsidRPr="00990102">
          <w:rPr>
            <w:rStyle w:val="Hiperligao"/>
            <w:noProof/>
          </w:rPr>
          <w:t>Figura 13 Menu de iníci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9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501D1E67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92" w:history="1">
        <w:r w:rsidRPr="00990102">
          <w:rPr>
            <w:rStyle w:val="Hiperligao"/>
            <w:noProof/>
          </w:rPr>
          <w:t>Figura 14 Tabuleiro inicial de modo de jogo Humano vs Huma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9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14:paraId="08242F30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93" w:history="1">
        <w:r w:rsidRPr="00990102">
          <w:rPr>
            <w:rStyle w:val="Hiperligao"/>
            <w:noProof/>
          </w:rPr>
          <w:t>Figura 15 Exemplo de modo de jogo Humano vs Huma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6F32E8C6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94" w:history="1">
        <w:r w:rsidRPr="00990102">
          <w:rPr>
            <w:rStyle w:val="Hiperligao"/>
            <w:noProof/>
          </w:rPr>
          <w:t>Figura 16 Exemplo de modo de jogo Computador vs Human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0F18F7CF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95" w:history="1">
        <w:r w:rsidRPr="00990102">
          <w:rPr>
            <w:rStyle w:val="Hiperligao"/>
            <w:noProof/>
          </w:rPr>
          <w:t>Figura 17 Exemplo de modo de jogo Computador vs Computado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4BE767B0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96" w:history="1">
        <w:r w:rsidRPr="00990102">
          <w:rPr>
            <w:rStyle w:val="Hiperligao"/>
            <w:noProof/>
          </w:rPr>
          <w:t>Figura 18 Exemplo de escolha de nível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07819A37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97" w:history="1">
        <w:r w:rsidRPr="00990102">
          <w:rPr>
            <w:rStyle w:val="Hiperligao"/>
            <w:noProof/>
          </w:rPr>
          <w:t>Figura 19 Menu de fim de aplicaç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1205EA34" w14:textId="77777777" w:rsidR="000C2495" w:rsidRDefault="000C2495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8280598" w:history="1">
        <w:r w:rsidRPr="00990102">
          <w:rPr>
            <w:rStyle w:val="Hiperligao"/>
            <w:noProof/>
          </w:rPr>
          <w:t>Figura 20 Menu de apoio ao jog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4982805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21547CA0" w14:textId="3AB01772" w:rsidR="0087200F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0338F232" w14:textId="7558A498" w:rsidR="00AE2B17" w:rsidRDefault="0087200F" w:rsidP="00D3360A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69432857" w14:textId="72C1C35A" w:rsidR="004E126D" w:rsidRDefault="004E126D" w:rsidP="0098792C">
      <w:pPr>
        <w:pStyle w:val="Cabealho1"/>
      </w:pPr>
      <w:bookmarkStart w:id="4" w:name="_Toc495662470"/>
      <w:bookmarkStart w:id="5" w:name="_Toc498280565"/>
      <w:r>
        <w:lastRenderedPageBreak/>
        <w:t>Introdução</w:t>
      </w:r>
      <w:bookmarkEnd w:id="5"/>
    </w:p>
    <w:p w14:paraId="0F1E32EF" w14:textId="17A21B25" w:rsidR="00933887" w:rsidRDefault="003F04B7" w:rsidP="004E126D">
      <w:r>
        <w:t xml:space="preserve">Este projeto foi proposto no âmbito da unidade curricular de Programação em Lógica do Mestrado Integrado em Engenharia Informática e Computação. Consiste na implementação de um jogo de tabuleiro para 2 jogadores, usando uma linguagem de programação em lógica, denominada como </w:t>
      </w:r>
      <w:proofErr w:type="spellStart"/>
      <w:r w:rsidRPr="003F04B7">
        <w:rPr>
          <w:i/>
        </w:rPr>
        <w:t>Prolog</w:t>
      </w:r>
      <w:proofErr w:type="spellEnd"/>
      <w:r>
        <w:t xml:space="preserve">. </w:t>
      </w:r>
      <w:r w:rsidR="00070C79">
        <w:t>O jogo de tabuleiro selecionado foi “</w:t>
      </w:r>
      <w:r w:rsidR="00871708">
        <w:t>Corrida de Reis</w:t>
      </w:r>
      <w:r w:rsidR="00070C79">
        <w:t>”</w:t>
      </w:r>
      <w:r w:rsidR="00871708">
        <w:t>, um jogo variado do Xadrez.</w:t>
      </w:r>
    </w:p>
    <w:p w14:paraId="68AD1DBA" w14:textId="0E16ADF1" w:rsidR="00871708" w:rsidRDefault="00FB48D3" w:rsidP="004E126D">
      <w:r>
        <w:t>O nosso relatório tem a seguinte estrutura:</w:t>
      </w:r>
    </w:p>
    <w:p w14:paraId="681F268C" w14:textId="0008C688" w:rsidR="00FB48D3" w:rsidRDefault="00FB48D3" w:rsidP="00FB48D3">
      <w:pPr>
        <w:pStyle w:val="PargrafodaLista"/>
        <w:numPr>
          <w:ilvl w:val="0"/>
          <w:numId w:val="32"/>
        </w:numPr>
      </w:pPr>
      <w:r>
        <w:t>Introdução</w:t>
      </w:r>
    </w:p>
    <w:p w14:paraId="386118FF" w14:textId="6831889A" w:rsidR="00FB48D3" w:rsidRDefault="00FB48D3" w:rsidP="00FB48D3">
      <w:pPr>
        <w:pStyle w:val="PargrafodaLista"/>
        <w:numPr>
          <w:ilvl w:val="0"/>
          <w:numId w:val="32"/>
        </w:numPr>
      </w:pPr>
      <w:r>
        <w:t xml:space="preserve">O jogo </w:t>
      </w:r>
      <w:r w:rsidR="00D83B1E">
        <w:t>“Corrida de Reis”</w:t>
      </w:r>
    </w:p>
    <w:p w14:paraId="4F5267EB" w14:textId="3FBB91E2" w:rsidR="00D83B1E" w:rsidRDefault="00607DA1" w:rsidP="00FB48D3">
      <w:pPr>
        <w:pStyle w:val="PargrafodaLista"/>
        <w:numPr>
          <w:ilvl w:val="0"/>
          <w:numId w:val="32"/>
        </w:numPr>
      </w:pPr>
      <w:r>
        <w:t>Lógica do jogo</w:t>
      </w:r>
    </w:p>
    <w:p w14:paraId="7C2D493E" w14:textId="14396FEB" w:rsidR="00607DA1" w:rsidRDefault="00607DA1" w:rsidP="00607DA1">
      <w:pPr>
        <w:pStyle w:val="PargrafodaLista"/>
        <w:numPr>
          <w:ilvl w:val="0"/>
          <w:numId w:val="32"/>
        </w:numPr>
      </w:pPr>
      <w:r>
        <w:t>Interface com o utilizador</w:t>
      </w:r>
    </w:p>
    <w:p w14:paraId="4548C850" w14:textId="15B29E1B" w:rsidR="00607DA1" w:rsidRDefault="00607DA1" w:rsidP="00607DA1">
      <w:pPr>
        <w:pStyle w:val="PargrafodaLista"/>
        <w:numPr>
          <w:ilvl w:val="0"/>
          <w:numId w:val="32"/>
        </w:numPr>
      </w:pPr>
      <w:r>
        <w:t>Conclusão</w:t>
      </w:r>
    </w:p>
    <w:p w14:paraId="28413786" w14:textId="30D1A2A0" w:rsidR="00D3360A" w:rsidRDefault="00D3360A" w:rsidP="00D3360A">
      <w:pPr>
        <w:pStyle w:val="PargrafodaLista"/>
        <w:numPr>
          <w:ilvl w:val="0"/>
          <w:numId w:val="32"/>
        </w:numPr>
      </w:pPr>
      <w:r>
        <w:t>Bibliografia</w:t>
      </w:r>
    </w:p>
    <w:p w14:paraId="06BC409B" w14:textId="77777777" w:rsidR="005D4C76" w:rsidRPr="003F04B7" w:rsidRDefault="005D4C76" w:rsidP="005D4C76"/>
    <w:p w14:paraId="353DF8AE" w14:textId="680CBF1D" w:rsidR="00003047" w:rsidRDefault="00D52DAC" w:rsidP="0098792C">
      <w:pPr>
        <w:pStyle w:val="Cabealho1"/>
      </w:pPr>
      <w:bookmarkStart w:id="6" w:name="_Toc498280566"/>
      <w:r>
        <w:t xml:space="preserve">O jogo </w:t>
      </w:r>
      <w:r w:rsidR="00FB48D3">
        <w:t>“</w:t>
      </w:r>
      <w:r>
        <w:t>Corrida de Reis</w:t>
      </w:r>
      <w:bookmarkEnd w:id="4"/>
      <w:r w:rsidR="00FB48D3">
        <w:t>”</w:t>
      </w:r>
      <w:bookmarkEnd w:id="6"/>
    </w:p>
    <w:p w14:paraId="4F60F175" w14:textId="14FF4AA4" w:rsidR="00E03DB3" w:rsidRDefault="00537D19" w:rsidP="0098792C">
      <w:r>
        <w:t xml:space="preserve">Em 1961, </w:t>
      </w:r>
      <w:proofErr w:type="spellStart"/>
      <w:r w:rsidR="00D03614" w:rsidRPr="00D03614">
        <w:t>Vernon</w:t>
      </w:r>
      <w:proofErr w:type="spellEnd"/>
      <w:r w:rsidR="00D03614" w:rsidRPr="00D03614">
        <w:t xml:space="preserve"> </w:t>
      </w:r>
      <w:proofErr w:type="spellStart"/>
      <w:r w:rsidR="00D03614" w:rsidRPr="00D03614">
        <w:t>Rylands</w:t>
      </w:r>
      <w:proofErr w:type="spellEnd"/>
      <w:r w:rsidR="00D03614" w:rsidRPr="00D03614">
        <w:t xml:space="preserve"> </w:t>
      </w:r>
      <w:proofErr w:type="spellStart"/>
      <w:r w:rsidR="00D03614" w:rsidRPr="00D03614">
        <w:t>Parton</w:t>
      </w:r>
      <w:proofErr w:type="spellEnd"/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470F3D49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0A7686">
        <w:t xml:space="preserve"> Figura 1</w:t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DA83682" w:rsidR="00874F4F" w:rsidRDefault="00D97F11" w:rsidP="00D97F11">
      <w:r>
        <w:rPr>
          <w:rStyle w:val="Nmerodepgina"/>
        </w:rPr>
        <w:lastRenderedPageBreak/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</w:t>
      </w:r>
      <w:r w:rsidR="00D0132F">
        <w:rPr>
          <w:rStyle w:val="Nmerodepgina"/>
        </w:rPr>
        <w:t xml:space="preserve">a </w:t>
      </w:r>
      <w:r w:rsidR="00927136">
        <w:rPr>
          <w:rStyle w:val="Nmerodepgina"/>
        </w:rPr>
        <w:t xml:space="preserve">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4770FAF" w:rsidR="00CA235A" w:rsidRDefault="00F53A39" w:rsidP="00EE0031">
      <w:pPr>
        <w:pStyle w:val="Cabealho2"/>
      </w:pPr>
      <w:bookmarkStart w:id="7" w:name="_Toc495239850"/>
      <w:bookmarkStart w:id="8" w:name="_Toc495662471"/>
      <w:bookmarkStart w:id="9" w:name="_Toc498280567"/>
      <w:r>
        <w:t>Imagens do Jogo Corrida do Reis</w:t>
      </w:r>
      <w:bookmarkEnd w:id="7"/>
      <w:bookmarkEnd w:id="8"/>
      <w:bookmarkEnd w:id="9"/>
    </w:p>
    <w:p w14:paraId="739270D7" w14:textId="43586072" w:rsidR="001960C0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</w:t>
      </w:r>
      <w:r w:rsidR="00180E04">
        <w:t>esistência.</w:t>
      </w:r>
    </w:p>
    <w:p w14:paraId="402C2C68" w14:textId="77777777" w:rsidR="00727E01" w:rsidRDefault="00727E01" w:rsidP="00E043B6"/>
    <w:tbl>
      <w:tblPr>
        <w:tblStyle w:val="Tabelacomgrelha"/>
        <w:tblW w:w="8407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61"/>
        <w:gridCol w:w="4246"/>
      </w:tblGrid>
      <w:tr w:rsidR="00C70503" w14:paraId="77163F89" w14:textId="77777777" w:rsidTr="00727E01">
        <w:trPr>
          <w:trHeight w:val="4252"/>
        </w:trPr>
        <w:tc>
          <w:tcPr>
            <w:tcW w:w="4161" w:type="dxa"/>
          </w:tcPr>
          <w:p w14:paraId="4F073BD9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A19B5ED" wp14:editId="076529F4">
                  <wp:extent cx="2077200" cy="2088933"/>
                  <wp:effectExtent l="0" t="0" r="5715" b="0"/>
                  <wp:docPr id="4" name="Imagem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28A4471" w14:textId="77777777" w:rsidR="00C70503" w:rsidRDefault="00C70503" w:rsidP="00C70503">
            <w:pPr>
              <w:pStyle w:val="Legenda"/>
            </w:pPr>
            <w:bookmarkStart w:id="10" w:name="_Toc498280579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1</w:t>
              </w:r>
            </w:fldSimple>
            <w:r>
              <w:t>: Estado inicial do tabuleiro</w:t>
            </w:r>
            <w:bookmarkEnd w:id="10"/>
          </w:p>
          <w:p w14:paraId="756B05D0" w14:textId="0D706477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0AF519B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B718033" wp14:editId="1C4FCCB1">
                  <wp:extent cx="2064436" cy="2088000"/>
                  <wp:effectExtent l="0" t="0" r="0" b="0"/>
                  <wp:docPr id="5" name="Imagem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60DA4DBF" w14:textId="77777777" w:rsidR="00C70503" w:rsidRDefault="00C70503" w:rsidP="00C70503">
            <w:pPr>
              <w:pStyle w:val="Legenda"/>
            </w:pPr>
            <w:bookmarkStart w:id="11" w:name="_Toc498280580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2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o cavalo</w:t>
            </w:r>
            <w:bookmarkEnd w:id="11"/>
          </w:p>
          <w:p w14:paraId="25CAFB45" w14:textId="31E57932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000C348" w14:textId="77777777" w:rsidTr="00727E01">
        <w:trPr>
          <w:trHeight w:val="3969"/>
        </w:trPr>
        <w:tc>
          <w:tcPr>
            <w:tcW w:w="4161" w:type="dxa"/>
          </w:tcPr>
          <w:p w14:paraId="1380D53D" w14:textId="77777777" w:rsidR="00C70503" w:rsidRDefault="00C70503" w:rsidP="00C70503">
            <w:pPr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87319D5" wp14:editId="22B2E995">
                  <wp:extent cx="2064436" cy="2088000"/>
                  <wp:effectExtent l="0" t="0" r="0" b="0"/>
                  <wp:docPr id="8" name="Imagem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814646" w14:textId="77777777" w:rsidR="00C70503" w:rsidRDefault="00C70503" w:rsidP="00C70503">
            <w:pPr>
              <w:pStyle w:val="Legenda"/>
            </w:pPr>
            <w:bookmarkStart w:id="12" w:name="_Toc498280581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3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o bispo</w:t>
            </w:r>
            <w:bookmarkEnd w:id="12"/>
          </w:p>
          <w:p w14:paraId="2B9050D3" w14:textId="0A71BF5A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21F55CF3" w14:textId="77777777" w:rsidR="00C70503" w:rsidRDefault="00C70503" w:rsidP="00C70503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EAF85D0" wp14:editId="7EAD3BA6">
                  <wp:extent cx="2068286" cy="2088000"/>
                  <wp:effectExtent l="0" t="0" r="0" b="0"/>
                  <wp:docPr id="9" name="Imagem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CFB98F6" w14:textId="77777777" w:rsidR="00C70503" w:rsidRDefault="00C70503" w:rsidP="00C70503">
            <w:pPr>
              <w:pStyle w:val="Legenda"/>
            </w:pPr>
            <w:bookmarkStart w:id="13" w:name="_Toc498280582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4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a torre</w:t>
            </w:r>
            <w:bookmarkEnd w:id="13"/>
          </w:p>
          <w:p w14:paraId="5A79716A" w14:textId="3B280888" w:rsidR="00C70503" w:rsidRDefault="00C70503" w:rsidP="00C70503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70503" w14:paraId="08B45FB4" w14:textId="77777777" w:rsidTr="00727E01">
        <w:trPr>
          <w:trHeight w:val="3969"/>
        </w:trPr>
        <w:tc>
          <w:tcPr>
            <w:tcW w:w="4161" w:type="dxa"/>
          </w:tcPr>
          <w:p w14:paraId="5B2BF4C0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699389E" wp14:editId="1F1DF425">
                  <wp:extent cx="2068286" cy="2088000"/>
                  <wp:effectExtent l="0" t="0" r="0" b="0"/>
                  <wp:docPr id="11" name="Imagem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DCC5F4" w14:textId="77777777" w:rsidR="00390D60" w:rsidRDefault="00390D60" w:rsidP="00390D60">
            <w:pPr>
              <w:pStyle w:val="Legenda"/>
            </w:pPr>
            <w:bookmarkStart w:id="14" w:name="_Toc498280583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5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a rainha</w:t>
            </w:r>
            <w:bookmarkEnd w:id="14"/>
          </w:p>
          <w:p w14:paraId="3850577B" w14:textId="40A31362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0C465E24" w14:textId="77777777" w:rsidR="00C70503" w:rsidRDefault="00390D60" w:rsidP="00390D60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71D3F89A" wp14:editId="6BF51DD5">
                  <wp:extent cx="2056778" cy="2088000"/>
                  <wp:effectExtent l="0" t="0" r="635" b="0"/>
                  <wp:docPr id="14" name="Imagem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CD1C18E" w14:textId="77777777" w:rsidR="00390D60" w:rsidRDefault="00390D60" w:rsidP="00390D60">
            <w:pPr>
              <w:pStyle w:val="Legenda"/>
            </w:pPr>
            <w:bookmarkStart w:id="15" w:name="_Toc498280584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6</w:t>
              </w:r>
            </w:fldSimple>
            <w:proofErr w:type="gramStart"/>
            <w:r>
              <w:t>: Possíveis</w:t>
            </w:r>
            <w:proofErr w:type="gramEnd"/>
            <w:r>
              <w:t xml:space="preserve"> jogadas do rei</w:t>
            </w:r>
            <w:bookmarkEnd w:id="15"/>
          </w:p>
          <w:p w14:paraId="7D38D79B" w14:textId="65FB2A58" w:rsidR="00390D60" w:rsidRDefault="00390D60" w:rsidP="00390D60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90D60" w14:paraId="071B2AE2" w14:textId="77777777" w:rsidTr="00727E01">
        <w:trPr>
          <w:trHeight w:val="3969"/>
        </w:trPr>
        <w:tc>
          <w:tcPr>
            <w:tcW w:w="4161" w:type="dxa"/>
          </w:tcPr>
          <w:p w14:paraId="6B3FADF3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B8E4DF" wp14:editId="24313A32">
                  <wp:extent cx="2080167" cy="2088000"/>
                  <wp:effectExtent l="0" t="0" r="3175" b="0"/>
                  <wp:docPr id="15" name="Imagem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5013C11" w14:textId="77777777" w:rsidR="00390D60" w:rsidRDefault="00390D60" w:rsidP="00390D60">
            <w:pPr>
              <w:pStyle w:val="Legenda"/>
            </w:pPr>
            <w:bookmarkStart w:id="16" w:name="_Toc498280585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7</w:t>
              </w:r>
            </w:fldSimple>
            <w:r>
              <w:t>: Jogo ganho pelas peças pretas</w:t>
            </w:r>
            <w:bookmarkEnd w:id="16"/>
          </w:p>
          <w:p w14:paraId="38CDA577" w14:textId="1B6A0429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155C9D51" w14:textId="77777777" w:rsidR="00390D60" w:rsidRDefault="00390D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2624DAD" wp14:editId="404AD2B8">
                  <wp:extent cx="2072150" cy="2088000"/>
                  <wp:effectExtent l="0" t="0" r="10795" b="0"/>
                  <wp:docPr id="16" name="Imagem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1D0BE4B3" w14:textId="77777777" w:rsidR="00390D60" w:rsidRDefault="00390D60" w:rsidP="00390D60">
            <w:pPr>
              <w:pStyle w:val="Legenda"/>
            </w:pPr>
            <w:bookmarkStart w:id="17" w:name="_Toc498280586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8</w:t>
              </w:r>
            </w:fldSimple>
            <w:r>
              <w:t>: Jogo ganho pelas peças brancas</w:t>
            </w:r>
            <w:bookmarkEnd w:id="17"/>
          </w:p>
          <w:p w14:paraId="445189AA" w14:textId="6C516A50" w:rsidR="00390D60" w:rsidRDefault="00390D60" w:rsidP="00390D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44560" w14:paraId="4C3B9D59" w14:textId="77777777" w:rsidTr="00727E01">
        <w:trPr>
          <w:trHeight w:val="3969"/>
        </w:trPr>
        <w:tc>
          <w:tcPr>
            <w:tcW w:w="4161" w:type="dxa"/>
          </w:tcPr>
          <w:p w14:paraId="6BE4C7A8" w14:textId="77777777" w:rsidR="00044560" w:rsidRDefault="00044560" w:rsidP="00390D60">
            <w:pPr>
              <w:jc w:val="center"/>
              <w:rPr>
                <w:noProof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6C504A39" wp14:editId="5F3C512F">
                  <wp:extent cx="2064436" cy="2088000"/>
                  <wp:effectExtent l="0" t="0" r="0" b="0"/>
                  <wp:docPr id="22" name="Imagem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2CC63EE" w14:textId="77777777" w:rsidR="00044560" w:rsidRDefault="00044560" w:rsidP="00044560">
            <w:pPr>
              <w:pStyle w:val="Legenda"/>
            </w:pPr>
            <w:bookmarkStart w:id="18" w:name="_Toc498280587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9</w:t>
              </w:r>
            </w:fldSimple>
            <w:r>
              <w:t>: Jogo que irá acabar empatado</w:t>
            </w:r>
            <w:bookmarkEnd w:id="18"/>
          </w:p>
          <w:p w14:paraId="5A5AC6D4" w14:textId="36226A84" w:rsidR="00044560" w:rsidRDefault="00044560" w:rsidP="00044560">
            <w:pPr>
              <w:jc w:val="center"/>
              <w:rPr>
                <w:noProof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6" w:type="dxa"/>
          </w:tcPr>
          <w:p w14:paraId="678AA07C" w14:textId="77777777" w:rsidR="00044560" w:rsidRDefault="00044560" w:rsidP="00390D60">
            <w:pPr>
              <w:jc w:val="center"/>
              <w:rPr>
                <w:noProof/>
              </w:rPr>
            </w:pPr>
          </w:p>
        </w:tc>
      </w:tr>
    </w:tbl>
    <w:p w14:paraId="2D666B77" w14:textId="77777777" w:rsidR="005D4C76" w:rsidRDefault="005D4C76"/>
    <w:p w14:paraId="43801CC1" w14:textId="257A9367" w:rsidR="004A1FB7" w:rsidRDefault="00CC1380" w:rsidP="00910315">
      <w:pPr>
        <w:pStyle w:val="Cabealho1"/>
      </w:pPr>
      <w:bookmarkStart w:id="19" w:name="_Toc498280568"/>
      <w:r>
        <w:t>Lógica de jogo</w:t>
      </w:r>
      <w:bookmarkEnd w:id="19"/>
    </w:p>
    <w:p w14:paraId="38D13AA7" w14:textId="70AE5D3C" w:rsidR="00C4113C" w:rsidRPr="00C4113C" w:rsidRDefault="00C4113C" w:rsidP="00C4113C">
      <w:pPr>
        <w:rPr>
          <w:color w:val="C00000"/>
        </w:rPr>
      </w:pPr>
      <w:r w:rsidRPr="00C4113C">
        <w:rPr>
          <w:color w:val="C00000"/>
        </w:rPr>
        <w:t>VERIFICAR!!!!</w:t>
      </w:r>
    </w:p>
    <w:p w14:paraId="5A265D5E" w14:textId="2BCAB384" w:rsidR="003D5DE1" w:rsidRPr="00C4113C" w:rsidRDefault="00910315" w:rsidP="00910315">
      <w:pPr>
        <w:rPr>
          <w:color w:val="ED7D31" w:themeColor="accent2"/>
        </w:rPr>
      </w:pPr>
      <w:r w:rsidRPr="00C4113C">
        <w:rPr>
          <w:color w:val="ED7D31" w:themeColor="accent2"/>
        </w:rPr>
        <w:t xml:space="preserve">É </w:t>
      </w:r>
      <w:r w:rsidR="006966CB" w:rsidRPr="00C4113C">
        <w:rPr>
          <w:color w:val="ED7D31" w:themeColor="accent2"/>
        </w:rPr>
        <w:t>descrito</w:t>
      </w:r>
      <w:r w:rsidRPr="00C4113C">
        <w:rPr>
          <w:color w:val="ED7D31" w:themeColor="accent2"/>
        </w:rPr>
        <w:t xml:space="preserve"> neste ca</w:t>
      </w:r>
      <w:r w:rsidR="00844F4E" w:rsidRPr="00C4113C">
        <w:rPr>
          <w:color w:val="ED7D31" w:themeColor="accent2"/>
        </w:rPr>
        <w:t>pítulo o método escolhido</w:t>
      </w:r>
      <w:r w:rsidR="00AD199B" w:rsidRPr="00C4113C">
        <w:rPr>
          <w:color w:val="ED7D31" w:themeColor="accent2"/>
        </w:rPr>
        <w:t xml:space="preserve"> para</w:t>
      </w:r>
      <w:r w:rsidR="00844F4E" w:rsidRPr="00C4113C">
        <w:rPr>
          <w:color w:val="ED7D31" w:themeColor="accent2"/>
        </w:rPr>
        <w:t xml:space="preserve"> a representação d</w:t>
      </w:r>
      <w:r w:rsidRPr="00C4113C">
        <w:rPr>
          <w:color w:val="ED7D31" w:themeColor="accent2"/>
        </w:rPr>
        <w:t>o estado do jogo,</w:t>
      </w:r>
      <w:r w:rsidR="00BF772C" w:rsidRPr="00C4113C">
        <w:rPr>
          <w:color w:val="ED7D31" w:themeColor="accent2"/>
        </w:rPr>
        <w:t xml:space="preserve"> incluindo</w:t>
      </w:r>
      <w:r w:rsidR="00C31D15" w:rsidRPr="00C4113C">
        <w:rPr>
          <w:color w:val="ED7D31" w:themeColor="accent2"/>
        </w:rPr>
        <w:t xml:space="preserve"> legenda</w:t>
      </w:r>
      <w:r w:rsidR="00E27C02" w:rsidRPr="00C4113C">
        <w:rPr>
          <w:color w:val="ED7D31" w:themeColor="accent2"/>
        </w:rPr>
        <w:t xml:space="preserve"> do tabuleiro</w:t>
      </w:r>
      <w:r w:rsidR="00C31D15" w:rsidRPr="00C4113C">
        <w:rPr>
          <w:color w:val="ED7D31" w:themeColor="accent2"/>
        </w:rPr>
        <w:t xml:space="preserve"> e exemplos de representações durante um jogo com </w:t>
      </w:r>
      <w:r w:rsidRPr="00C4113C">
        <w:rPr>
          <w:color w:val="ED7D31" w:themeColor="accent2"/>
        </w:rPr>
        <w:t>imagens do tabuleiro impres</w:t>
      </w:r>
      <w:r w:rsidR="00C31D15" w:rsidRPr="00C4113C">
        <w:rPr>
          <w:color w:val="ED7D31" w:themeColor="accent2"/>
        </w:rPr>
        <w:t>s</w:t>
      </w:r>
      <w:r w:rsidRPr="00C4113C">
        <w:rPr>
          <w:color w:val="ED7D31" w:themeColor="accent2"/>
        </w:rPr>
        <w:t>o</w:t>
      </w:r>
      <w:r w:rsidR="00C31D15" w:rsidRPr="00C4113C">
        <w:rPr>
          <w:color w:val="ED7D31" w:themeColor="accent2"/>
        </w:rPr>
        <w:t xml:space="preserve"> na consola. É também descrito</w:t>
      </w:r>
      <w:r w:rsidRPr="00C4113C">
        <w:rPr>
          <w:color w:val="ED7D31" w:themeColor="accent2"/>
        </w:rPr>
        <w:t xml:space="preserve"> </w:t>
      </w:r>
      <w:r w:rsidR="009304CB" w:rsidRPr="00C4113C">
        <w:rPr>
          <w:color w:val="ED7D31" w:themeColor="accent2"/>
        </w:rPr>
        <w:t xml:space="preserve">o código utilizado para a impressão do tabuleiro na consola e por fim é apresentado os cabeçalhos </w:t>
      </w:r>
      <w:r w:rsidR="002D5A01" w:rsidRPr="00C4113C">
        <w:rPr>
          <w:color w:val="ED7D31" w:themeColor="accent2"/>
        </w:rPr>
        <w:t>dos predicados que serão implementados com a responsabilidade</w:t>
      </w:r>
      <w:r w:rsidR="00ED394B" w:rsidRPr="00C4113C">
        <w:rPr>
          <w:color w:val="ED7D31" w:themeColor="accent2"/>
        </w:rPr>
        <w:t xml:space="preserve"> de</w:t>
      </w:r>
      <w:r w:rsidR="002D5A01" w:rsidRPr="00C4113C">
        <w:rPr>
          <w:color w:val="ED7D31" w:themeColor="accent2"/>
        </w:rPr>
        <w:t xml:space="preserve"> </w:t>
      </w:r>
      <w:r w:rsidR="004275F4" w:rsidRPr="00C4113C">
        <w:rPr>
          <w:color w:val="ED7D31" w:themeColor="accent2"/>
        </w:rPr>
        <w:t xml:space="preserve">validar e efetuar </w:t>
      </w:r>
      <w:r w:rsidR="002D5A01" w:rsidRPr="00C4113C">
        <w:rPr>
          <w:color w:val="ED7D31" w:themeColor="accent2"/>
        </w:rPr>
        <w:t>jogadas possíveis.</w:t>
      </w:r>
    </w:p>
    <w:p w14:paraId="4A9D82C4" w14:textId="549C848B" w:rsidR="009F21FE" w:rsidRDefault="009F21FE" w:rsidP="00544ABF">
      <w:pPr>
        <w:pStyle w:val="Cabealho2"/>
      </w:pPr>
      <w:bookmarkStart w:id="20" w:name="_Toc495662473"/>
      <w:bookmarkStart w:id="21" w:name="_Toc498280569"/>
      <w:r>
        <w:t>Representação do estado do jogo</w:t>
      </w:r>
      <w:bookmarkEnd w:id="20"/>
      <w:bookmarkEnd w:id="21"/>
    </w:p>
    <w:p w14:paraId="1140795B" w14:textId="423AB361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155C7">
        <w:t xml:space="preserve"> com </w:t>
      </w:r>
      <w:r w:rsidR="008F78A4">
        <w:t xml:space="preserve">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18"/>
          <w:footerReference w:type="default" r:id="rId19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14CF519F" w14:textId="77777777" w:rsidR="00D7575B" w:rsidRDefault="00D7575B" w:rsidP="00D7575B"/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2A5B924D" w14:textId="4E8DD2D9" w:rsidR="000B3986" w:rsidRDefault="00B606A9" w:rsidP="00C55EA2">
      <w:r>
        <w:lastRenderedPageBreak/>
        <w:t>No tabuleiro só pode haver uma única peça das referidas acima, exceto a casa vazia.</w:t>
      </w:r>
    </w:p>
    <w:p w14:paraId="1D017A8B" w14:textId="2947D0C4" w:rsidR="00D7575B" w:rsidRDefault="00D7575B" w:rsidP="00D7575B">
      <w:pPr>
        <w:pStyle w:val="Cabealho2"/>
      </w:pPr>
      <w:bookmarkStart w:id="22" w:name="_Toc498280570"/>
      <w:r>
        <w:t>Visualização do tabuleiro</w:t>
      </w:r>
      <w:bookmarkEnd w:id="22"/>
    </w:p>
    <w:p w14:paraId="48012E34" w14:textId="06F9282E" w:rsidR="00C4113C" w:rsidRDefault="00C4113C" w:rsidP="00C4113C">
      <w:pPr>
        <w:rPr>
          <w:color w:val="000000" w:themeColor="text1"/>
        </w:rPr>
      </w:pPr>
      <w:r w:rsidRPr="00C4113C">
        <w:rPr>
          <w:color w:val="000000" w:themeColor="text1"/>
        </w:rPr>
        <w:t xml:space="preserve">É descrito neste </w:t>
      </w:r>
      <w:r>
        <w:rPr>
          <w:color w:val="000000" w:themeColor="text1"/>
        </w:rPr>
        <w:t>sub</w:t>
      </w:r>
      <w:r w:rsidRPr="00C4113C">
        <w:rPr>
          <w:color w:val="000000" w:themeColor="text1"/>
        </w:rPr>
        <w:t>capítulo o código utilizado para a impressão do tabuleiro na consola e por fim é apresentado os cabeçalhos dos predicados que serão implementados com a responsabilidade de validar e efetuar jogadas possíveis.</w:t>
      </w:r>
    </w:p>
    <w:p w14:paraId="2711BDFC" w14:textId="26333B34" w:rsidR="00035F39" w:rsidRDefault="00D6282F" w:rsidP="003874A9">
      <w:pPr>
        <w:pStyle w:val="Cabealho3"/>
      </w:pPr>
      <w:bookmarkStart w:id="23" w:name="_Toc495662474"/>
      <w:bookmarkStart w:id="24" w:name="_Toc498280571"/>
      <w:r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23"/>
      <w:bookmarkEnd w:id="24"/>
    </w:p>
    <w:p w14:paraId="5F8C5C54" w14:textId="00CE741C" w:rsidR="007318C2" w:rsidRPr="007318C2" w:rsidRDefault="0049043E" w:rsidP="007318C2">
      <w:r>
        <w:rPr>
          <w:noProof/>
        </w:rPr>
        <w:drawing>
          <wp:anchor distT="0" distB="0" distL="114300" distR="114300" simplePos="0" relativeHeight="251662338" behindDoc="0" locked="0" layoutInCell="1" allowOverlap="1" wp14:anchorId="0B01FBD5" wp14:editId="3343CDD6">
            <wp:simplePos x="0" y="0"/>
            <wp:positionH relativeFrom="column">
              <wp:posOffset>-67945</wp:posOffset>
            </wp:positionH>
            <wp:positionV relativeFrom="paragraph">
              <wp:posOffset>135255</wp:posOffset>
            </wp:positionV>
            <wp:extent cx="1857375" cy="2084070"/>
            <wp:effectExtent l="0" t="0" r="0" b="0"/>
            <wp:wrapSquare wrapText="bothSides"/>
            <wp:docPr id="3" name="Imagem 3" descr="/Users/beatrizdehenriquesmartins/Desktop/4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4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227B1F58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proofErr w:type="gramStart"/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</w:t>
      </w:r>
      <w:proofErr w:type="gramEnd"/>
      <w:r w:rsidRPr="00BF7EAD">
        <w:rPr>
          <w:sz w:val="21"/>
          <w:szCs w:val="17"/>
        </w:rPr>
        <w:t xml:space="preserve"> vazio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BF7EAD">
        <w:rPr>
          <w:sz w:val="21"/>
          <w:szCs w:val="17"/>
        </w:rPr>
        <w:t>[ vazio</w:t>
      </w:r>
      <w:proofErr w:type="gram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, </w:t>
      </w:r>
      <w:proofErr w:type="spellStart"/>
      <w:r w:rsidRPr="00BF7EAD">
        <w:rPr>
          <w:sz w:val="21"/>
          <w:szCs w:val="17"/>
        </w:rPr>
        <w:t>vazio</w:t>
      </w:r>
      <w:proofErr w:type="spellEnd"/>
      <w:r w:rsidRPr="00BF7EAD">
        <w:rPr>
          <w:sz w:val="21"/>
          <w:szCs w:val="17"/>
        </w:rPr>
        <w:t xml:space="preserve">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FA0234">
        <w:rPr>
          <w:sz w:val="21"/>
          <w:szCs w:val="17"/>
        </w:rPr>
        <w:t>[ k</w:t>
      </w:r>
      <w:proofErr w:type="gramEnd"/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55EC7DDF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proofErr w:type="gramStart"/>
      <w:r w:rsidRPr="00AE5EDD">
        <w:rPr>
          <w:sz w:val="21"/>
          <w:szCs w:val="17"/>
        </w:rPr>
        <w:t>[ q</w:t>
      </w:r>
      <w:proofErr w:type="gramEnd"/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1E6454">
        <w:rPr>
          <w:sz w:val="21"/>
          <w:szCs w:val="17"/>
        </w:rPr>
        <w:t>, b1 , c1 , c2</w:t>
      </w:r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1C0A5BB9" w14:textId="77777777" w:rsidR="000B3986" w:rsidRDefault="000B3986" w:rsidP="00394CAA">
      <w:pPr>
        <w:pStyle w:val="Legenda"/>
        <w:jc w:val="left"/>
      </w:pPr>
      <w:bookmarkStart w:id="25" w:name="_Ref495321564"/>
      <w:bookmarkStart w:id="26" w:name="_Ref495411755"/>
    </w:p>
    <w:p w14:paraId="76C0A02B" w14:textId="0B6ACF0F" w:rsidR="00BF7EAD" w:rsidRDefault="00A95BF9" w:rsidP="00A95BF9">
      <w:pPr>
        <w:pStyle w:val="Legenda"/>
        <w:jc w:val="left"/>
      </w:pPr>
      <w:bookmarkStart w:id="27" w:name="_Ref495789018"/>
      <w:bookmarkStart w:id="28" w:name="_Toc498280588"/>
      <w:bookmarkEnd w:id="25"/>
      <w:bookmarkEnd w:id="26"/>
      <w:r>
        <w:t xml:space="preserve">Figura </w:t>
      </w:r>
      <w:fldSimple w:instr=" SEQ Figura \* ARABIC ">
        <w:r w:rsidR="00E576C3">
          <w:rPr>
            <w:noProof/>
          </w:rPr>
          <w:t>10</w:t>
        </w:r>
      </w:fldSimple>
      <w:bookmarkEnd w:id="27"/>
      <w:r>
        <w:t xml:space="preserve">: </w:t>
      </w:r>
      <w:r w:rsidR="00035F39">
        <w:t>Estado inicial do tabuleiro apresentado na consola</w:t>
      </w:r>
      <w:bookmarkEnd w:id="28"/>
    </w:p>
    <w:p w14:paraId="7F7D0931" w14:textId="77777777" w:rsidR="000839BF" w:rsidRPr="000839BF" w:rsidRDefault="000839BF" w:rsidP="000839BF"/>
    <w:p w14:paraId="083A7B91" w14:textId="56B35115" w:rsidR="001979BC" w:rsidRDefault="001979BC" w:rsidP="001979BC">
      <w:pPr>
        <w:pStyle w:val="Cabealho3"/>
      </w:pPr>
      <w:bookmarkStart w:id="29" w:name="_Toc495662475"/>
      <w:bookmarkStart w:id="30" w:name="_Toc498280572"/>
      <w:r>
        <w:t xml:space="preserve">Lista representativa </w:t>
      </w:r>
      <w:r w:rsidR="00BF7EAD">
        <w:t>de um possível estado intermédio do jogo</w:t>
      </w:r>
      <w:bookmarkEnd w:id="29"/>
      <w:bookmarkEnd w:id="30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31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proofErr w:type="gramEnd"/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proofErr w:type="gramStart"/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proofErr w:type="gram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proofErr w:type="gramStart"/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proofErr w:type="gramEnd"/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proofErr w:type="spellStart"/>
      <w:r w:rsidRPr="00BF7EAD">
        <w:rPr>
          <w:sz w:val="21"/>
          <w:szCs w:val="21"/>
        </w:rPr>
        <w:t>vazio</w:t>
      </w:r>
      <w:proofErr w:type="spellEnd"/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proofErr w:type="gramStart"/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proofErr w:type="gram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proofErr w:type="spellStart"/>
      <w:r w:rsidRPr="00BF7EAD">
        <w:rPr>
          <w:sz w:val="21"/>
          <w:szCs w:val="21"/>
          <w:lang w:val="en-US"/>
        </w:rPr>
        <w:t>vazio</w:t>
      </w:r>
      <w:proofErr w:type="spellEnd"/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32" w:name="_Ref495411756"/>
      <w:bookmarkStart w:id="33" w:name="_Toc498280589"/>
      <w:r>
        <w:t xml:space="preserve">Figura </w:t>
      </w:r>
      <w:fldSimple w:instr=" SEQ Figura \* ARABIC ">
        <w:r w:rsidR="00E576C3">
          <w:rPr>
            <w:noProof/>
          </w:rPr>
          <w:t>11</w:t>
        </w:r>
      </w:fldSimple>
      <w:bookmarkEnd w:id="31"/>
      <w:bookmarkEnd w:id="32"/>
      <w:proofErr w:type="gramStart"/>
      <w:r>
        <w:t>: Possível</w:t>
      </w:r>
      <w:proofErr w:type="gramEnd"/>
      <w:r>
        <w:t xml:space="preserve"> estado intermédio do tabuleiro apresentado na consola</w:t>
      </w:r>
      <w:bookmarkEnd w:id="33"/>
    </w:p>
    <w:p w14:paraId="470FE049" w14:textId="4B6201A2" w:rsidR="003D5DE1" w:rsidRPr="00C31D15" w:rsidRDefault="003D5DE1" w:rsidP="00C31D15"/>
    <w:p w14:paraId="2BE5F759" w14:textId="077EA636" w:rsidR="00BF7EAD" w:rsidRPr="0041038E" w:rsidRDefault="0041038E" w:rsidP="0041038E">
      <w:pPr>
        <w:pStyle w:val="Cabealho3"/>
        <w:rPr>
          <w:bCs/>
          <w:i/>
          <w:iCs/>
        </w:rPr>
      </w:pPr>
      <w:bookmarkStart w:id="34" w:name="_Toc495662476"/>
      <w:bookmarkStart w:id="35" w:name="_Toc498280573"/>
      <w:r w:rsidRPr="0041038E">
        <w:lastRenderedPageBreak/>
        <w:t xml:space="preserve">Lista representativa de um possível estado </w:t>
      </w:r>
      <w:r>
        <w:t>final</w:t>
      </w:r>
      <w:r w:rsidRPr="0041038E">
        <w:t xml:space="preserve"> do jogo</w:t>
      </w:r>
      <w:bookmarkEnd w:id="34"/>
      <w:bookmarkEnd w:id="35"/>
    </w:p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proofErr w:type="gram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proofErr w:type="gramStart"/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proofErr w:type="gram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proofErr w:type="spellStart"/>
      <w:r w:rsidR="009117F9" w:rsidRPr="00BE6DA2">
        <w:rPr>
          <w:sz w:val="21"/>
          <w:szCs w:val="17"/>
        </w:rPr>
        <w:t>vazio</w:t>
      </w:r>
      <w:proofErr w:type="spellEnd"/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6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7" w:name="_Ref495411757"/>
      <w:bookmarkStart w:id="38" w:name="_Toc498280590"/>
      <w:r>
        <w:t xml:space="preserve">Figura </w:t>
      </w:r>
      <w:fldSimple w:instr=" SEQ Figura \* ARABIC ">
        <w:r w:rsidR="00E576C3">
          <w:rPr>
            <w:noProof/>
          </w:rPr>
          <w:t>12</w:t>
        </w:r>
      </w:fldSimple>
      <w:bookmarkEnd w:id="36"/>
      <w:bookmarkEnd w:id="37"/>
      <w:proofErr w:type="gramStart"/>
      <w:r>
        <w:t>: Possível</w:t>
      </w:r>
      <w:proofErr w:type="gramEnd"/>
      <w:r>
        <w:t xml:space="preserve"> estado final do tabuleiro apresentado na consola</w:t>
      </w:r>
      <w:bookmarkEnd w:id="38"/>
    </w:p>
    <w:p w14:paraId="7B668639" w14:textId="77777777" w:rsidR="00F611B7" w:rsidRPr="00F611B7" w:rsidRDefault="00F611B7" w:rsidP="00F611B7"/>
    <w:p w14:paraId="65A4EB94" w14:textId="46EC5330" w:rsidR="00910315" w:rsidRDefault="009117F9" w:rsidP="00910315">
      <w:pPr>
        <w:pStyle w:val="Cabealho2"/>
      </w:pPr>
      <w:bookmarkStart w:id="39" w:name="_Toc495662477"/>
      <w:bookmarkStart w:id="40" w:name="_Toc498280574"/>
      <w:r>
        <w:t>Visualização do tabuleiro em modo de texto</w:t>
      </w:r>
      <w:bookmarkEnd w:id="39"/>
      <w:bookmarkEnd w:id="40"/>
    </w:p>
    <w:p w14:paraId="389D8837" w14:textId="62580071" w:rsidR="005E524A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E576C3">
        <w:t xml:space="preserve">Excerto de Código </w:t>
      </w:r>
      <w:r w:rsidR="00E576C3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E576C3">
        <w:t xml:space="preserve">Excerto de Código </w:t>
      </w:r>
      <w:r w:rsidR="00E576C3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241F3C">
        <w:t xml:space="preserve">é apresentada a </w:t>
      </w:r>
      <w:r w:rsidR="00227562" w:rsidRPr="00820CD0">
        <w:t>versão inicial do</w:t>
      </w:r>
      <w:r w:rsidRPr="00820CD0">
        <w:t xml:space="preserve"> código utiliza</w:t>
      </w:r>
      <w:r w:rsidR="00227562" w:rsidRPr="00820CD0">
        <w:t>do na impressão do tabuleiro com a representação do estado do jogo.</w:t>
      </w:r>
    </w:p>
    <w:p w14:paraId="0D5457D0" w14:textId="77777777" w:rsidR="000964B7" w:rsidRPr="00731866" w:rsidRDefault="000964B7" w:rsidP="00731866"/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  <w:proofErr w:type="gramEnd"/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11A08004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proofErr w:type="spellStart"/>
      <w:proofErr w:type="gramStart"/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gramEnd"/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proofErr w:type="spellEnd"/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4B69D615" w:rsidR="004032E9" w:rsidRPr="0004192C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k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c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2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k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3F1EA91" w14:textId="79661B6D" w:rsidR="0032667F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  <w:r w:rsidRPr="0004192C">
        <w:rPr>
          <w:rFonts w:ascii="Courier New" w:hAnsi="Courier New" w:cs="Courier New"/>
          <w:color w:val="808030"/>
          <w:sz w:val="20"/>
          <w:szCs w:val="20"/>
        </w:rPr>
        <w:t>[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q</w:t>
      </w:r>
      <w:proofErr w:type="gramStart"/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1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proofErr w:type="gramEnd"/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t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b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c1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000000"/>
          <w:sz w:val="20"/>
          <w:szCs w:val="20"/>
        </w:rPr>
        <w:t>c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b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="00EA38DA" w:rsidRPr="0004192C">
        <w:rPr>
          <w:rFonts w:ascii="Courier New" w:hAnsi="Courier New" w:cs="Courier New"/>
          <w:color w:val="000000"/>
          <w:sz w:val="20"/>
          <w:szCs w:val="20"/>
        </w:rPr>
        <w:t xml:space="preserve"> t2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,</w:t>
      </w:r>
      <w:r w:rsidRPr="0004192C">
        <w:rPr>
          <w:rFonts w:ascii="Courier New" w:hAnsi="Courier New" w:cs="Courier New"/>
          <w:color w:val="000000"/>
          <w:sz w:val="20"/>
          <w:szCs w:val="20"/>
        </w:rPr>
        <w:t xml:space="preserve"> q</w:t>
      </w:r>
      <w:r w:rsidR="00417CBE" w:rsidRPr="0004192C">
        <w:rPr>
          <w:rFonts w:ascii="Courier New" w:hAnsi="Courier New" w:cs="Courier New"/>
          <w:color w:val="000000"/>
          <w:sz w:val="20"/>
          <w:szCs w:val="20"/>
        </w:rPr>
        <w:t>2</w:t>
      </w:r>
      <w:r w:rsidRPr="0004192C">
        <w:rPr>
          <w:rFonts w:ascii="Courier New" w:hAnsi="Courier New" w:cs="Courier New"/>
          <w:color w:val="808030"/>
          <w:sz w:val="20"/>
          <w:szCs w:val="20"/>
        </w:rPr>
        <w:t>]]).</w:t>
      </w:r>
    </w:p>
    <w:p w14:paraId="5D372759" w14:textId="77777777" w:rsidR="0021182F" w:rsidRPr="0004192C" w:rsidRDefault="0021182F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0E82ADED" w14:textId="0975936F" w:rsidR="006C1C35" w:rsidRDefault="00731866" w:rsidP="006C1C35">
      <w:pPr>
        <w:pStyle w:val="Legenda"/>
        <w:jc w:val="left"/>
      </w:pPr>
      <w:bookmarkStart w:id="41" w:name="_Ref495309095"/>
      <w:r>
        <w:t xml:space="preserve">Excerto de Código </w:t>
      </w:r>
      <w:fldSimple w:instr=" SEQ Excerto_de_Código \* ARABIC ">
        <w:r w:rsidR="00E576C3">
          <w:rPr>
            <w:noProof/>
          </w:rPr>
          <w:t>1</w:t>
        </w:r>
      </w:fldSimple>
      <w:bookmarkEnd w:id="41"/>
      <w:r>
        <w:t>: Código para inicializar o tabuleiro do jogo Corrida de Reis</w:t>
      </w:r>
    </w:p>
    <w:p w14:paraId="586336C9" w14:textId="77777777" w:rsidR="00AB560C" w:rsidRDefault="00AB560C" w:rsidP="008B405D"/>
    <w:p w14:paraId="4AE9F5BF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letras que permitem identificar uma coluna do tabuleiro</w:t>
      </w:r>
    </w:p>
    <w:p w14:paraId="0C858086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8A049E0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  a     b     c     d     e     f     g     h').</w:t>
      </w:r>
    </w:p>
    <w:p w14:paraId="383F153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671E3FD7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>% Lista com os nú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meros que permitem identificar uma linha do tabuleiro</w:t>
      </w:r>
    </w:p>
    <w:p w14:paraId="0E83F8E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'8','7','6','5','4','3','2','1']).</w:t>
      </w:r>
    </w:p>
    <w:p w14:paraId="77F112BB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6687515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limite superior do tabuleiro</w:t>
      </w:r>
    </w:p>
    <w:p w14:paraId="2060AF3A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382EFCA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 _______________________________________________').</w:t>
      </w:r>
    </w:p>
    <w:p w14:paraId="7D9EFEB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79F665C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linhas do tabuleiro</w:t>
      </w:r>
    </w:p>
    <w:p w14:paraId="1926BF3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7E81D0F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_____|_____|_____|_____|_____|_____|_____|_____|  ').</w:t>
      </w:r>
    </w:p>
    <w:p w14:paraId="553A2124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2164FB3" w14:textId="77777777" w:rsidR="00AB560C" w:rsidRPr="00AD314E" w:rsidRDefault="00AB560C" w:rsidP="00AB560C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colunas do tabuleiro</w:t>
      </w:r>
    </w:p>
    <w:p w14:paraId="1CFC55E7" w14:textId="77777777" w:rsidR="00AB560C" w:rsidRPr="00AD314E" w:rsidRDefault="00AB560C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:-</w:t>
      </w:r>
      <w:proofErr w:type="gramEnd"/>
    </w:p>
    <w:p w14:paraId="0C82BC0B" w14:textId="0E74B463" w:rsidR="00910060" w:rsidRDefault="00AB560C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lastRenderedPageBreak/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'|     |     |     |     |     |     |     |     |').</w:t>
      </w:r>
    </w:p>
    <w:p w14:paraId="2E38F945" w14:textId="77777777" w:rsidR="00910060" w:rsidRPr="00910060" w:rsidRDefault="00910060" w:rsidP="00910060">
      <w:pPr>
        <w:spacing w:line="240" w:lineRule="auto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239DB83" w14:textId="3FF5597B" w:rsidR="003F4438" w:rsidRPr="00AD314E" w:rsidRDefault="003F4438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asa do tabuleiro com a peca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Pec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</w:t>
      </w:r>
      <w:r w:rsidR="00F01680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50A6E3C4" w14:textId="2867449E" w:rsidR="003F4438" w:rsidRPr="0004192C" w:rsidRDefault="00DC0B45" w:rsidP="00910060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imprimir</w:t>
      </w:r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Cas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(</w:t>
      </w:r>
      <w:proofErr w:type="spellStart"/>
      <w:proofErr w:type="gram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="003F4438"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, 2):-</w:t>
      </w:r>
    </w:p>
    <w:p w14:paraId="2D7CB25E" w14:textId="77777777" w:rsidR="003F4438" w:rsidRPr="0004192C" w:rsidRDefault="003F4438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  <w:lang w:val="en-US"/>
        </w:rPr>
      </w:pPr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 xml:space="preserve">        </w:t>
      </w:r>
      <w:proofErr w:type="gram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write(</w:t>
      </w:r>
      <w:proofErr w:type="gram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'  '), write(</w:t>
      </w:r>
      <w:proofErr w:type="spellStart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Peca</w:t>
      </w:r>
      <w:proofErr w:type="spellEnd"/>
      <w:r w:rsidRPr="0004192C">
        <w:rPr>
          <w:rFonts w:ascii="Courier New" w:hAnsi="Courier New" w:cs="Courier New"/>
          <w:color w:val="000000" w:themeColor="text1"/>
          <w:sz w:val="20"/>
          <w:szCs w:val="20"/>
          <w:lang w:val="en-US"/>
        </w:rPr>
        <w:t>), write(' ').      </w:t>
      </w:r>
    </w:p>
    <w:p w14:paraId="23D383A9" w14:textId="10F61B27" w:rsidR="003F4438" w:rsidRPr="00AD314E" w:rsidRDefault="00DC0B45" w:rsidP="003F4438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3F4438" w:rsidRPr="00AD314E">
        <w:rPr>
          <w:rFonts w:ascii="Courier New" w:hAnsi="Courier New" w:cs="Courier New"/>
          <w:color w:val="000000" w:themeColor="text1"/>
          <w:sz w:val="20"/>
          <w:szCs w:val="20"/>
        </w:rPr>
        <w:t>_, _):-</w:t>
      </w:r>
    </w:p>
    <w:p w14:paraId="20F71EE9" w14:textId="2673FA1A" w:rsidR="006C1C35" w:rsidRPr="003F4438" w:rsidRDefault="003F4438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>
        <w:rPr>
          <w:rFonts w:ascii="Courier New" w:hAnsi="Courier New" w:cs="Courier New"/>
          <w:color w:val="000000" w:themeColor="text1"/>
          <w:sz w:val="20"/>
          <w:szCs w:val="20"/>
        </w:rPr>
        <w:t>'     ').</w:t>
      </w:r>
      <w:r w:rsidR="006C1C35" w:rsidRPr="00AC5A92">
        <w:rPr>
          <w:rFonts w:ascii="Courier New" w:hAnsi="Courier New" w:cs="Courier New"/>
          <w:color w:val="000000" w:themeColor="text1"/>
          <w:sz w:val="20"/>
          <w:szCs w:val="20"/>
        </w:rPr>
        <w:t xml:space="preserve">      </w:t>
      </w:r>
    </w:p>
    <w:p w14:paraId="0CD4D87F" w14:textId="77777777" w:rsidR="00A041DC" w:rsidRPr="00AC5A92" w:rsidRDefault="00A041DC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C9789E8" w14:textId="003B3B82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</w:t>
      </w:r>
      <w:r w:rsidR="00D32E62">
        <w:rPr>
          <w:rFonts w:ascii="Courier New" w:hAnsi="Courier New" w:cs="Courier New"/>
          <w:color w:val="000000" w:themeColor="text1"/>
          <w:sz w:val="20"/>
          <w:szCs w:val="20"/>
        </w:rPr>
        <w:t>s que estã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o numa determinada linha do tabuleiro</w:t>
      </w:r>
    </w:p>
    <w:p w14:paraId="7C92388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).</w:t>
      </w:r>
    </w:p>
    <w:p w14:paraId="1090B76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 </w:t>
      </w:r>
    </w:p>
    <w:p w14:paraId="1AD8517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atom_</w:t>
      </w:r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ength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H, L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'|'),</w:t>
      </w:r>
    </w:p>
    <w:p w14:paraId="77BA2FC6" w14:textId="5A4976A1" w:rsidR="006C1C35" w:rsidRPr="00AD314E" w:rsidRDefault="00DC0B4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>
        <w:rPr>
          <w:rFonts w:ascii="Courier New" w:hAnsi="Courier New" w:cs="Courier New"/>
          <w:color w:val="000000" w:themeColor="text1"/>
          <w:sz w:val="20"/>
          <w:szCs w:val="20"/>
        </w:rPr>
        <w:t>imprimir</w:t>
      </w:r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Casa</w:t>
      </w:r>
      <w:proofErr w:type="spell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="006C1C35" w:rsidRPr="00AD314E">
        <w:rPr>
          <w:rFonts w:ascii="Courier New" w:hAnsi="Courier New" w:cs="Courier New"/>
          <w:color w:val="000000" w:themeColor="text1"/>
          <w:sz w:val="20"/>
          <w:szCs w:val="20"/>
        </w:rPr>
        <w:t>H, L),</w:t>
      </w:r>
    </w:p>
    <w:p w14:paraId="3CC7AE33" w14:textId="77777777" w:rsidR="006C1C35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T).</w:t>
      </w:r>
    </w:p>
    <w:p w14:paraId="5372AA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0FD1D2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" do tabuleiro</w:t>
      </w:r>
    </w:p>
    <w:p w14:paraId="3954235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 , []).</w:t>
      </w:r>
    </w:p>
    <w:p w14:paraId="6BDC365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 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:-</w:t>
      </w:r>
    </w:p>
    <w:p w14:paraId="7A1D85D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59A55C9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(Linha),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'|   '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write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37DE80B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6DFE027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4B087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4357EE0A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],[]). </w:t>
      </w:r>
    </w:p>
    <w:p w14:paraId="1F53D28C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Linha | T], [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 |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]):- </w:t>
      </w:r>
    </w:p>
    <w:p w14:paraId="6DC101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Linha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inha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 </w:t>
      </w:r>
    </w:p>
    <w:p w14:paraId="205CBD6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T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.</w:t>
      </w:r>
    </w:p>
    <w:p w14:paraId="20DAA96E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7FA29D5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1C7B6EF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H | T]):-</w:t>
      </w:r>
    </w:p>
    <w:p w14:paraId="465D01E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791DC9C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),</w:t>
      </w:r>
    </w:p>
    <w:p w14:paraId="06D314F1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proofErr w:type="gram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(</w:t>
      </w:r>
      <w:proofErr w:type="gram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[H | T]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ListaLinh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)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,</w:t>
      </w:r>
    </w:p>
    <w:p w14:paraId="0D38516F" w14:textId="1F38F40E" w:rsidR="00215C99" w:rsidRPr="00385124" w:rsidRDefault="006C1C35" w:rsidP="00D07786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       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 xml:space="preserve">, </w:t>
      </w:r>
      <w:proofErr w:type="spellStart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l</w:t>
      </w:r>
      <w:proofErr w:type="spellEnd"/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.</w:t>
      </w:r>
    </w:p>
    <w:p w14:paraId="3135A5AD" w14:textId="0CCF7140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42" w:name="_Ref495342661"/>
      <w:r>
        <w:t xml:space="preserve">Excerto de Código </w:t>
      </w:r>
      <w:fldSimple w:instr=" SEQ Excerto_de_Código \* ARABIC ">
        <w:r w:rsidR="00E576C3">
          <w:rPr>
            <w:noProof/>
          </w:rPr>
          <w:t>2</w:t>
        </w:r>
      </w:fldSimple>
      <w:bookmarkEnd w:id="42"/>
      <w:r>
        <w:t>: Código para a impressão do tabuleiro com o estado do jogo</w:t>
      </w:r>
    </w:p>
    <w:p w14:paraId="3045D63D" w14:textId="0246BA0C" w:rsidR="00561BE1" w:rsidRPr="00930296" w:rsidRDefault="003473B3" w:rsidP="00CF27EB">
      <w:pPr>
        <w:pStyle w:val="Legenda"/>
        <w:jc w:val="left"/>
        <w:rPr>
          <w:i w:val="0"/>
        </w:rPr>
      </w:pPr>
      <w:r w:rsidRPr="008673DC">
        <w:rPr>
          <w:i w:val="0"/>
        </w:rPr>
        <w:t>A</w:t>
      </w:r>
      <w:r w:rsidR="004300EE" w:rsidRPr="008673DC">
        <w:rPr>
          <w:i w:val="0"/>
        </w:rPr>
        <w:t xml:space="preserve"> </w:t>
      </w:r>
      <w:r w:rsidR="004300EE" w:rsidRPr="008673DC">
        <w:rPr>
          <w:i w:val="0"/>
        </w:rPr>
        <w:fldChar w:fldCharType="begin"/>
      </w:r>
      <w:r w:rsidR="004300EE" w:rsidRPr="008673DC">
        <w:rPr>
          <w:i w:val="0"/>
        </w:rPr>
        <w:instrText xml:space="preserve"> REF _Ref495789018 \h </w:instrText>
      </w:r>
      <w:r w:rsidR="008673DC" w:rsidRPr="008673DC">
        <w:rPr>
          <w:i w:val="0"/>
        </w:rPr>
        <w:instrText xml:space="preserve"> \* MERGEFORMAT </w:instrText>
      </w:r>
      <w:r w:rsidR="004300EE" w:rsidRPr="008673DC">
        <w:rPr>
          <w:i w:val="0"/>
        </w:rPr>
      </w:r>
      <w:r w:rsidR="004300EE" w:rsidRPr="008673DC">
        <w:rPr>
          <w:i w:val="0"/>
        </w:rPr>
        <w:fldChar w:fldCharType="separate"/>
      </w:r>
      <w:r w:rsidR="00E576C3" w:rsidRPr="00E576C3">
        <w:rPr>
          <w:i w:val="0"/>
        </w:rPr>
        <w:t xml:space="preserve">Figura </w:t>
      </w:r>
      <w:r w:rsidR="00E576C3" w:rsidRPr="00E576C3">
        <w:rPr>
          <w:i w:val="0"/>
          <w:noProof/>
        </w:rPr>
        <w:t>10</w:t>
      </w:r>
      <w:r w:rsidR="004300EE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,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6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E576C3" w:rsidRPr="00E576C3">
        <w:rPr>
          <w:i w:val="0"/>
        </w:rPr>
        <w:t xml:space="preserve">Figura </w:t>
      </w:r>
      <w:r w:rsidR="00E576C3" w:rsidRPr="00E576C3">
        <w:rPr>
          <w:i w:val="0"/>
          <w:noProof/>
        </w:rPr>
        <w:t>11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e </w:t>
      </w:r>
      <w:r w:rsidR="000E6810" w:rsidRPr="008673DC">
        <w:rPr>
          <w:i w:val="0"/>
        </w:rPr>
        <w:fldChar w:fldCharType="begin"/>
      </w:r>
      <w:r w:rsidR="000E6810" w:rsidRPr="008673DC">
        <w:rPr>
          <w:i w:val="0"/>
        </w:rPr>
        <w:instrText xml:space="preserve"> REF _Ref495411757 \h </w:instrText>
      </w:r>
      <w:r w:rsidR="00930296" w:rsidRPr="008673DC">
        <w:rPr>
          <w:i w:val="0"/>
        </w:rPr>
        <w:instrText xml:space="preserve"> \* MERGEFORMAT </w:instrText>
      </w:r>
      <w:r w:rsidR="000E6810" w:rsidRPr="008673DC">
        <w:rPr>
          <w:i w:val="0"/>
        </w:rPr>
      </w:r>
      <w:r w:rsidR="000E6810" w:rsidRPr="008673DC">
        <w:rPr>
          <w:i w:val="0"/>
        </w:rPr>
        <w:fldChar w:fldCharType="separate"/>
      </w:r>
      <w:r w:rsidR="00E576C3" w:rsidRPr="00E576C3">
        <w:rPr>
          <w:i w:val="0"/>
        </w:rPr>
        <w:t xml:space="preserve">Figura </w:t>
      </w:r>
      <w:r w:rsidR="00E576C3" w:rsidRPr="00E576C3">
        <w:rPr>
          <w:i w:val="0"/>
          <w:noProof/>
        </w:rPr>
        <w:t>12</w:t>
      </w:r>
      <w:r w:rsidR="000E6810" w:rsidRPr="008673DC">
        <w:rPr>
          <w:i w:val="0"/>
        </w:rPr>
        <w:fldChar w:fldCharType="end"/>
      </w:r>
      <w:r w:rsidR="000E6810" w:rsidRPr="008673DC">
        <w:rPr>
          <w:i w:val="0"/>
        </w:rPr>
        <w:t xml:space="preserve"> </w:t>
      </w:r>
      <w:r w:rsidRPr="008673DC">
        <w:rPr>
          <w:i w:val="0"/>
        </w:rPr>
        <w:t>são três</w:t>
      </w:r>
      <w:r w:rsidRPr="00930296">
        <w:rPr>
          <w:i w:val="0"/>
        </w:rPr>
        <w:t xml:space="preserve"> resultados diferentes do output do predicado </w:t>
      </w:r>
      <w:proofErr w:type="spellStart"/>
      <w:r w:rsidRPr="00930296">
        <w:rPr>
          <w:rFonts w:ascii="Courier New" w:hAnsi="Courier New" w:cs="Courier New"/>
          <w:i w:val="0"/>
          <w:color w:val="000000"/>
          <w:sz w:val="20"/>
          <w:szCs w:val="20"/>
        </w:rPr>
        <w:t>imprimirTabuleiro</w:t>
      </w:r>
      <w:proofErr w:type="spellEnd"/>
      <w:r w:rsidRPr="00930296">
        <w:rPr>
          <w:i w:val="0"/>
        </w:rPr>
        <w:t xml:space="preserve"> representado no</w:t>
      </w:r>
      <w:r w:rsidR="00B00C97" w:rsidRPr="00930296">
        <w:rPr>
          <w:i w:val="0"/>
        </w:rPr>
        <w:t xml:space="preserve"> </w:t>
      </w:r>
      <w:r w:rsidR="00B00C97" w:rsidRPr="00930296">
        <w:rPr>
          <w:i w:val="0"/>
        </w:rPr>
        <w:fldChar w:fldCharType="begin"/>
      </w:r>
      <w:r w:rsidR="00B00C97" w:rsidRPr="00930296">
        <w:rPr>
          <w:i w:val="0"/>
        </w:rPr>
        <w:instrText xml:space="preserve"> REF _Ref495342661 \h </w:instrText>
      </w:r>
      <w:r w:rsidR="00930296">
        <w:rPr>
          <w:i w:val="0"/>
        </w:rPr>
        <w:instrText xml:space="preserve"> \* MERGEFORMAT </w:instrText>
      </w:r>
      <w:r w:rsidR="00B00C97" w:rsidRPr="00930296">
        <w:rPr>
          <w:i w:val="0"/>
        </w:rPr>
      </w:r>
      <w:r w:rsidR="00B00C97" w:rsidRPr="00930296">
        <w:rPr>
          <w:i w:val="0"/>
        </w:rPr>
        <w:fldChar w:fldCharType="separate"/>
      </w:r>
      <w:r w:rsidR="00E576C3" w:rsidRPr="00E576C3">
        <w:rPr>
          <w:i w:val="0"/>
        </w:rPr>
        <w:t xml:space="preserve">Excerto de Código </w:t>
      </w:r>
      <w:r w:rsidR="00E576C3" w:rsidRPr="00E576C3">
        <w:rPr>
          <w:i w:val="0"/>
          <w:noProof/>
        </w:rPr>
        <w:t>2</w:t>
      </w:r>
      <w:r w:rsidR="00B00C97" w:rsidRPr="00930296">
        <w:rPr>
          <w:i w:val="0"/>
        </w:rPr>
        <w:fldChar w:fldCharType="end"/>
      </w:r>
      <w:r w:rsidRPr="00930296">
        <w:rPr>
          <w:i w:val="0"/>
        </w:rPr>
        <w:t>, ten</w:t>
      </w:r>
      <w:r w:rsidR="0039098E" w:rsidRPr="00930296">
        <w:rPr>
          <w:i w:val="0"/>
        </w:rPr>
        <w:t>do como argumento a lista junto a cada figura.</w:t>
      </w:r>
      <w:r w:rsidR="00D77C89" w:rsidRPr="00930296">
        <w:rPr>
          <w:i w:val="0"/>
        </w:rPr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57126AAB" w:rsidR="005B5ED1" w:rsidRDefault="00DC307F" w:rsidP="00DC307F">
      <w:pPr>
        <w:pStyle w:val="Cabealho2"/>
      </w:pPr>
      <w:bookmarkStart w:id="43" w:name="_Toc495662478"/>
      <w:bookmarkStart w:id="44" w:name="_Toc498280575"/>
      <w:r>
        <w:t>Cabeçalhos dos predicados a serem implementados</w:t>
      </w:r>
      <w:bookmarkEnd w:id="43"/>
      <w:bookmarkEnd w:id="44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5C45FEA6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 w:rsidRPr="002422ED">
        <w:rPr>
          <w:color w:val="000000" w:themeColor="text1"/>
        </w:rPr>
        <w:t>moverPeca</w:t>
      </w:r>
      <w:proofErr w:type="spellEnd"/>
      <w:r w:rsidRPr="002422ED">
        <w:rPr>
          <w:color w:val="000000" w:themeColor="text1"/>
        </w:rPr>
        <w:t>(</w:t>
      </w:r>
      <w:proofErr w:type="gramEnd"/>
      <w:r w:rsidR="00AC3B1E">
        <w:rPr>
          <w:color w:val="000000" w:themeColor="text1"/>
        </w:rPr>
        <w:t>Tabuleiro,</w:t>
      </w:r>
      <w:r w:rsidR="00DC7AEF">
        <w:rPr>
          <w:color w:val="000000" w:themeColor="text1"/>
        </w:rPr>
        <w:t xml:space="preserve"> </w:t>
      </w:r>
      <w:r w:rsidR="00AC3B1E">
        <w:rPr>
          <w:color w:val="000000" w:themeColor="text1"/>
        </w:rPr>
        <w:t>Jogador</w:t>
      </w:r>
      <w:r w:rsidRPr="002422ED">
        <w:rPr>
          <w:color w:val="000000" w:themeColor="text1"/>
        </w:rPr>
        <w:t xml:space="preserve">, Linha, Coluna, </w:t>
      </w:r>
      <w:proofErr w:type="spellStart"/>
      <w:r w:rsidRPr="002422ED">
        <w:rPr>
          <w:color w:val="000000" w:themeColor="text1"/>
        </w:rPr>
        <w:t>Linh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ColunaDest</w:t>
      </w:r>
      <w:proofErr w:type="spellEnd"/>
      <w:r w:rsidRPr="002422ED">
        <w:rPr>
          <w:color w:val="000000" w:themeColor="text1"/>
        </w:rPr>
        <w:t xml:space="preserve">, </w:t>
      </w:r>
      <w:proofErr w:type="spellStart"/>
      <w:r w:rsidRPr="002422ED">
        <w:rPr>
          <w:color w:val="000000" w:themeColor="text1"/>
        </w:rPr>
        <w:t>Tabuleiro</w:t>
      </w:r>
      <w:r w:rsidR="00DC7AEF">
        <w:rPr>
          <w:color w:val="000000" w:themeColor="text1"/>
        </w:rPr>
        <w:t>F</w:t>
      </w:r>
      <w:proofErr w:type="spellEnd"/>
      <w:r w:rsidRPr="002422ED">
        <w:rPr>
          <w:color w:val="000000" w:themeColor="text1"/>
        </w:rPr>
        <w:t>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15B36054" w14:textId="3219E5E9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proofErr w:type="spellStart"/>
      <w:proofErr w:type="gramStart"/>
      <w:r>
        <w:t>validarJogada</w:t>
      </w:r>
      <w:proofErr w:type="spellEnd"/>
      <w:r>
        <w:t>(</w:t>
      </w:r>
      <w:proofErr w:type="gramEnd"/>
      <w:r w:rsidR="00DC7AEF">
        <w:t xml:space="preserve">Tabuleiro, </w:t>
      </w:r>
      <w:r>
        <w:t xml:space="preserve">Jogador, Linha, Coluna, </w:t>
      </w:r>
      <w:proofErr w:type="spellStart"/>
      <w:r>
        <w:t>LinhaDest</w:t>
      </w:r>
      <w:proofErr w:type="spellEnd"/>
      <w:r>
        <w:t xml:space="preserve">, </w:t>
      </w:r>
      <w:proofErr w:type="spellStart"/>
      <w:r>
        <w:t>ColunaDest</w:t>
      </w:r>
      <w:proofErr w:type="spellEnd"/>
      <w:r>
        <w:t xml:space="preserve">, </w:t>
      </w:r>
      <w:proofErr w:type="spellStart"/>
      <w:r>
        <w:t>Tabuleiro</w:t>
      </w:r>
      <w:r w:rsidR="00DC7AEF">
        <w:t>F</w:t>
      </w:r>
      <w:proofErr w:type="spellEnd"/>
      <w:r>
        <w:t>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2260BC6E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lastRenderedPageBreak/>
        <w:t>Depois de ser validado, o movimento pode ser efetuado ou</w:t>
      </w:r>
      <w:r w:rsidR="00CD75AA">
        <w:rPr>
          <w:color w:val="000000" w:themeColor="text1"/>
        </w:rPr>
        <w:t xml:space="preserve"> pode ser</w:t>
      </w:r>
      <w:r w:rsidR="007B3649">
        <w:rPr>
          <w:color w:val="000000" w:themeColor="text1"/>
        </w:rPr>
        <w:t xml:space="preserve"> negado, sendo neste caso pedido</w:t>
      </w:r>
      <w:r w:rsidR="00CD75AA">
        <w:rPr>
          <w:color w:val="000000" w:themeColor="text1"/>
        </w:rPr>
        <w:t xml:space="preserve"> um no</w:t>
      </w:r>
      <w:r w:rsidR="00362668">
        <w:rPr>
          <w:color w:val="000000" w:themeColor="text1"/>
        </w:rPr>
        <w:t>vo movimento a</w:t>
      </w:r>
      <w:r w:rsidR="00CD75AA">
        <w:rPr>
          <w:color w:val="000000" w:themeColor="text1"/>
        </w:rPr>
        <w:t>o jogador.</w:t>
      </w:r>
    </w:p>
    <w:p w14:paraId="02D47505" w14:textId="374445B2" w:rsidR="000E467A" w:rsidRDefault="000E467A" w:rsidP="000E467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CasaComPeca</w:t>
      </w:r>
      <w:proofErr w:type="spellEnd"/>
      <w:r w:rsidR="007C6D70">
        <w:rPr>
          <w:color w:val="000000" w:themeColor="text1"/>
        </w:rPr>
        <w:t>(</w:t>
      </w:r>
      <w:proofErr w:type="gramEnd"/>
      <w:r w:rsidR="007C6D70">
        <w:rPr>
          <w:color w:val="000000" w:themeColor="text1"/>
        </w:rPr>
        <w:t xml:space="preserve">Tabuleiro, Jogador, </w:t>
      </w:r>
      <w:proofErr w:type="spellStart"/>
      <w:r w:rsidR="007C6D70">
        <w:t>LinhaI</w:t>
      </w:r>
      <w:proofErr w:type="spellEnd"/>
      <w:r w:rsidR="007C6D70">
        <w:t xml:space="preserve">, </w:t>
      </w:r>
      <w:proofErr w:type="spellStart"/>
      <w:r w:rsidR="007C6D70">
        <w:t>ColunaI</w:t>
      </w:r>
      <w:proofErr w:type="spellEnd"/>
      <w:r w:rsidR="00E61A3C">
        <w:t>, Peca</w:t>
      </w:r>
      <w:r w:rsidR="007C6D70">
        <w:rPr>
          <w:color w:val="000000" w:themeColor="text1"/>
        </w:rPr>
        <w:t>)</w:t>
      </w:r>
    </w:p>
    <w:p w14:paraId="225E592A" w14:textId="293C79B7" w:rsidR="007C6D70" w:rsidRPr="007C6D70" w:rsidRDefault="007C6D70" w:rsidP="007C6D70">
      <w:pPr>
        <w:rPr>
          <w:color w:val="000000" w:themeColor="text1"/>
        </w:rPr>
      </w:pPr>
      <w:r>
        <w:rPr>
          <w:color w:val="000000" w:themeColor="text1"/>
        </w:rPr>
        <w:t xml:space="preserve">Predicado que irá validar se a </w:t>
      </w:r>
      <w:r w:rsidR="00090E90">
        <w:rPr>
          <w:color w:val="000000" w:themeColor="text1"/>
        </w:rPr>
        <w:t>posição/casa</w:t>
      </w:r>
      <w:r w:rsidR="007D305A">
        <w:rPr>
          <w:color w:val="000000" w:themeColor="text1"/>
        </w:rPr>
        <w:t xml:space="preserve"> origem</w:t>
      </w:r>
      <w:r>
        <w:rPr>
          <w:color w:val="000000" w:themeColor="text1"/>
        </w:rPr>
        <w:t xml:space="preserve"> inserida pelo jogador contém uma peça. </w:t>
      </w:r>
      <w:r w:rsidR="009F3D7E">
        <w:rPr>
          <w:color w:val="000000" w:themeColor="text1"/>
        </w:rPr>
        <w:t xml:space="preserve">Caso a casa tenho uma peça, ela é </w:t>
      </w:r>
      <w:r w:rsidR="006C1D0E">
        <w:rPr>
          <w:color w:val="000000" w:themeColor="text1"/>
        </w:rPr>
        <w:t>devolvida em “Peca”</w:t>
      </w:r>
      <w:r w:rsidR="009F3D7E">
        <w:rPr>
          <w:color w:val="000000" w:themeColor="text1"/>
        </w:rPr>
        <w:t>, c</w:t>
      </w:r>
      <w:r>
        <w:rPr>
          <w:color w:val="000000" w:themeColor="text1"/>
        </w:rPr>
        <w:t xml:space="preserve">aso não </w:t>
      </w:r>
      <w:r w:rsidR="00783E06">
        <w:rPr>
          <w:color w:val="000000" w:themeColor="text1"/>
        </w:rPr>
        <w:t>tenha</w:t>
      </w:r>
      <w:r>
        <w:rPr>
          <w:color w:val="000000" w:themeColor="text1"/>
        </w:rPr>
        <w:t xml:space="preserve"> é pedida uma nova </w:t>
      </w:r>
      <w:r w:rsidR="00090E90">
        <w:rPr>
          <w:color w:val="000000" w:themeColor="text1"/>
        </w:rPr>
        <w:t>posição ao jogador.</w:t>
      </w:r>
    </w:p>
    <w:p w14:paraId="4D1BE609" w14:textId="63FFE20F" w:rsidR="0023446A" w:rsidRDefault="00A85FC7" w:rsidP="0023446A">
      <w:pPr>
        <w:pStyle w:val="PargrafodaLista"/>
        <w:numPr>
          <w:ilvl w:val="0"/>
          <w:numId w:val="28"/>
        </w:numPr>
        <w:rPr>
          <w:color w:val="000000" w:themeColor="text1"/>
        </w:rPr>
      </w:pPr>
      <w:proofErr w:type="spellStart"/>
      <w:proofErr w:type="gramStart"/>
      <w:r>
        <w:rPr>
          <w:color w:val="000000" w:themeColor="text1"/>
        </w:rPr>
        <w:t>validarPecaJogador</w:t>
      </w:r>
      <w:proofErr w:type="spellEnd"/>
      <w:r w:rsidR="00AE54CA">
        <w:rPr>
          <w:color w:val="000000" w:themeColor="text1"/>
        </w:rPr>
        <w:t>(</w:t>
      </w:r>
      <w:proofErr w:type="spellStart"/>
      <w:proofErr w:type="gramEnd"/>
      <w:r w:rsidR="001573DD">
        <w:t>JogadorEmJogo</w:t>
      </w:r>
      <w:proofErr w:type="spellEnd"/>
      <w:r w:rsidR="001573DD">
        <w:t xml:space="preserve">, </w:t>
      </w:r>
      <w:proofErr w:type="spellStart"/>
      <w:r>
        <w:t>Jogador</w:t>
      </w:r>
      <w:r w:rsidR="001573DD">
        <w:t>Peca</w:t>
      </w:r>
      <w:proofErr w:type="spellEnd"/>
      <w:r>
        <w:rPr>
          <w:color w:val="000000" w:themeColor="text1"/>
        </w:rPr>
        <w:t>)</w:t>
      </w:r>
    </w:p>
    <w:p w14:paraId="3B006FC9" w14:textId="1C60374E" w:rsidR="00A45B71" w:rsidRDefault="0004212D" w:rsidP="0083765E">
      <w:pPr>
        <w:rPr>
          <w:color w:val="000000" w:themeColor="text1"/>
        </w:rPr>
      </w:pPr>
      <w:r>
        <w:rPr>
          <w:color w:val="000000" w:themeColor="text1"/>
        </w:rPr>
        <w:t>Predicado que irá validar se a peça na posição/casa origem inserida pelo jogador lhe pertence. Caso não pertença ao jogador</w:t>
      </w:r>
      <w:r w:rsidR="0000354D">
        <w:rPr>
          <w:color w:val="000000" w:themeColor="text1"/>
        </w:rPr>
        <w:t xml:space="preserve"> em jogo</w:t>
      </w:r>
      <w:r>
        <w:rPr>
          <w:color w:val="000000" w:themeColor="text1"/>
        </w:rPr>
        <w:t xml:space="preserve"> </w:t>
      </w:r>
      <w:r w:rsidR="0000354D">
        <w:rPr>
          <w:color w:val="000000" w:themeColor="text1"/>
        </w:rPr>
        <w:t>é apresentada uma mensagem com essa informação e é pedida uma nova posição.</w:t>
      </w:r>
      <w:r w:rsidR="009C26DD">
        <w:rPr>
          <w:color w:val="000000" w:themeColor="text1"/>
        </w:rPr>
        <w:t xml:space="preserve"> Este predicado irá ser chamado </w:t>
      </w:r>
      <w:r w:rsidR="000276E9">
        <w:rPr>
          <w:color w:val="000000" w:themeColor="text1"/>
        </w:rPr>
        <w:t>depois d</w:t>
      </w:r>
      <w:r w:rsidR="009C26DD">
        <w:rPr>
          <w:color w:val="000000" w:themeColor="text1"/>
        </w:rPr>
        <w:t>o predicado anterior</w:t>
      </w:r>
      <w:r w:rsidR="000276E9">
        <w:rPr>
          <w:color w:val="000000" w:themeColor="text1"/>
        </w:rPr>
        <w:t xml:space="preserve">: </w:t>
      </w:r>
      <w:proofErr w:type="spellStart"/>
      <w:r w:rsidR="000276E9">
        <w:rPr>
          <w:color w:val="000000" w:themeColor="text1"/>
        </w:rPr>
        <w:t>validarCasaComPeca</w:t>
      </w:r>
      <w:proofErr w:type="spellEnd"/>
      <w:r w:rsidR="000276E9">
        <w:rPr>
          <w:color w:val="000000" w:themeColor="text1"/>
        </w:rPr>
        <w:t>.</w:t>
      </w:r>
    </w:p>
    <w:p w14:paraId="3E1F4A7C" w14:textId="77777777" w:rsidR="00C7163A" w:rsidRPr="00A45B71" w:rsidRDefault="00C7163A" w:rsidP="0083765E">
      <w:pPr>
        <w:rPr>
          <w:color w:val="000000" w:themeColor="text1"/>
        </w:rPr>
      </w:pPr>
    </w:p>
    <w:p w14:paraId="66370159" w14:textId="45E375B2" w:rsidR="00227D36" w:rsidRDefault="00EC1645" w:rsidP="00F95A6F">
      <w:pPr>
        <w:pStyle w:val="Cabealho1"/>
      </w:pPr>
      <w:bookmarkStart w:id="45" w:name="_Toc495239852"/>
      <w:bookmarkStart w:id="46" w:name="_Toc495662479"/>
      <w:bookmarkStart w:id="47" w:name="_Toc498280576"/>
      <w:r>
        <w:t>Interface com o utilizador</w:t>
      </w:r>
      <w:bookmarkEnd w:id="47"/>
    </w:p>
    <w:p w14:paraId="2B7CFC89" w14:textId="77777777" w:rsidR="00764B6E" w:rsidRDefault="000950E3" w:rsidP="00764B6E">
      <w:r>
        <w:t>A interface foi desenhada de modo proporcionar ao utilizador uma experiência agradável e bastante intuitiva.</w:t>
      </w:r>
    </w:p>
    <w:p w14:paraId="599BEE0F" w14:textId="77777777" w:rsidR="00764B6E" w:rsidRDefault="00764B6E" w:rsidP="00764B6E"/>
    <w:p w14:paraId="3AD80B43" w14:textId="77777777" w:rsidR="00764B6E" w:rsidRDefault="00764B6E" w:rsidP="00764B6E">
      <w:r>
        <w:t>O menu inicial do jogo permite ao utilizador escolher o modo de jogo que deseja (</w:t>
      </w:r>
      <w:r w:rsidRPr="003573FD">
        <w:rPr>
          <w:i/>
        </w:rPr>
        <w:t>1.</w:t>
      </w:r>
      <w:r>
        <w:rPr>
          <w:i/>
        </w:rPr>
        <w:t xml:space="preserve"> </w:t>
      </w:r>
      <w:r>
        <w:t xml:space="preserve">ou </w:t>
      </w:r>
      <w:r w:rsidRPr="003573FD">
        <w:rPr>
          <w:i/>
        </w:rPr>
        <w:t>2.</w:t>
      </w:r>
      <w:r>
        <w:rPr>
          <w:i/>
        </w:rPr>
        <w:t xml:space="preserve"> </w:t>
      </w:r>
      <w:r>
        <w:t xml:space="preserve">ou </w:t>
      </w:r>
      <w:r w:rsidRPr="003573FD">
        <w:rPr>
          <w:i/>
        </w:rPr>
        <w:t>3.</w:t>
      </w:r>
      <w:r>
        <w:t xml:space="preserve"> seguido de </w:t>
      </w:r>
      <w:proofErr w:type="spellStart"/>
      <w:r>
        <w:rPr>
          <w:i/>
        </w:rPr>
        <w:t>E</w:t>
      </w:r>
      <w:r w:rsidRPr="003573FD">
        <w:rPr>
          <w:i/>
        </w:rPr>
        <w:t>nter</w:t>
      </w:r>
      <w:proofErr w:type="spellEnd"/>
      <w:r>
        <w:t>), consultar as instruções de jogo (</w:t>
      </w:r>
      <w:r>
        <w:rPr>
          <w:i/>
        </w:rPr>
        <w:t>4</w:t>
      </w:r>
      <w:r w:rsidRPr="003573FD">
        <w:rPr>
          <w:i/>
        </w:rPr>
        <w:t>.</w:t>
      </w:r>
      <w:r>
        <w:t xml:space="preserve"> seguido de </w:t>
      </w:r>
      <w:proofErr w:type="spellStart"/>
      <w:r>
        <w:rPr>
          <w:i/>
        </w:rPr>
        <w:t>E</w:t>
      </w:r>
      <w:r w:rsidRPr="003573FD">
        <w:rPr>
          <w:i/>
        </w:rPr>
        <w:t>nter</w:t>
      </w:r>
      <w:proofErr w:type="spellEnd"/>
      <w:r>
        <w:t>) ou sair do jogo (</w:t>
      </w:r>
      <w:r>
        <w:rPr>
          <w:i/>
        </w:rPr>
        <w:t>5</w:t>
      </w:r>
      <w:r w:rsidRPr="003573FD">
        <w:rPr>
          <w:i/>
        </w:rPr>
        <w:t>.</w:t>
      </w:r>
      <w:r>
        <w:t xml:space="preserve"> seguido de </w:t>
      </w:r>
      <w:proofErr w:type="spellStart"/>
      <w:r>
        <w:rPr>
          <w:i/>
        </w:rPr>
        <w:t>E</w:t>
      </w:r>
      <w:r w:rsidRPr="003573FD">
        <w:rPr>
          <w:i/>
        </w:rPr>
        <w:t>nter</w:t>
      </w:r>
      <w:proofErr w:type="spellEnd"/>
      <w:r>
        <w:t>).</w:t>
      </w:r>
    </w:p>
    <w:p w14:paraId="3DD75198" w14:textId="77777777" w:rsidR="00764B6E" w:rsidRDefault="00764B6E" w:rsidP="00764B6E"/>
    <w:p w14:paraId="23731439" w14:textId="77777777" w:rsidR="00F30012" w:rsidRDefault="00764B6E" w:rsidP="00F30012">
      <w:r>
        <w:t>O jogador pode escolher um dos 3 modos de jogo:</w:t>
      </w:r>
    </w:p>
    <w:p w14:paraId="5C3C70F8" w14:textId="77777777" w:rsidR="00F30012" w:rsidRDefault="00764B6E" w:rsidP="00F30012">
      <w:pPr>
        <w:pStyle w:val="PargrafodaLista"/>
        <w:numPr>
          <w:ilvl w:val="0"/>
          <w:numId w:val="28"/>
        </w:numPr>
      </w:pPr>
      <w:r>
        <w:t xml:space="preserve">Modo Jogador </w:t>
      </w:r>
      <w:proofErr w:type="spellStart"/>
      <w:r w:rsidRPr="00F30012">
        <w:rPr>
          <w:i/>
        </w:rPr>
        <w:t>vs</w:t>
      </w:r>
      <w:proofErr w:type="spellEnd"/>
      <w:r>
        <w:t xml:space="preserve"> Jogador;</w:t>
      </w:r>
    </w:p>
    <w:p w14:paraId="1262CB6B" w14:textId="77777777" w:rsidR="00F30012" w:rsidRDefault="00764B6E" w:rsidP="00F30012">
      <w:pPr>
        <w:pStyle w:val="PargrafodaLista"/>
        <w:numPr>
          <w:ilvl w:val="0"/>
          <w:numId w:val="28"/>
        </w:numPr>
      </w:pPr>
      <w:r>
        <w:t xml:space="preserve">Modo Jogador </w:t>
      </w:r>
      <w:proofErr w:type="spellStart"/>
      <w:r w:rsidRPr="00F30012">
        <w:rPr>
          <w:i/>
        </w:rPr>
        <w:t>vs</w:t>
      </w:r>
      <w:proofErr w:type="spellEnd"/>
      <w:r>
        <w:t xml:space="preserve"> Computador;</w:t>
      </w:r>
    </w:p>
    <w:p w14:paraId="47674361" w14:textId="065EF81E" w:rsidR="000E214B" w:rsidRDefault="00764B6E" w:rsidP="00840E7F">
      <w:pPr>
        <w:pStyle w:val="PargrafodaLista"/>
        <w:numPr>
          <w:ilvl w:val="0"/>
          <w:numId w:val="28"/>
        </w:numPr>
      </w:pPr>
      <w:r>
        <w:t xml:space="preserve">Modo Computador </w:t>
      </w:r>
      <w:proofErr w:type="spellStart"/>
      <w:r w:rsidRPr="00F30012">
        <w:rPr>
          <w:i/>
        </w:rPr>
        <w:t>vs</w:t>
      </w:r>
      <w:proofErr w:type="spellEnd"/>
      <w:r>
        <w:t xml:space="preserve"> Computador.</w:t>
      </w:r>
    </w:p>
    <w:p w14:paraId="18BB4E86" w14:textId="77777777" w:rsidR="00561E50" w:rsidRDefault="00561E50" w:rsidP="00561E50"/>
    <w:p w14:paraId="66CD5E14" w14:textId="68D55127" w:rsidR="00561E50" w:rsidRDefault="00561E50" w:rsidP="00561E50">
      <w:r>
        <w:t>Quando o jogador escolhe a primeira opção</w:t>
      </w:r>
      <w:r w:rsidR="00470BA4">
        <w:t xml:space="preserve"> (</w:t>
      </w:r>
      <w:r w:rsidR="00470BA4" w:rsidRPr="00470BA4">
        <w:rPr>
          <w:i/>
        </w:rPr>
        <w:t xml:space="preserve">1. </w:t>
      </w:r>
      <w:proofErr w:type="spellStart"/>
      <w:r w:rsidR="00470BA4" w:rsidRPr="00470BA4">
        <w:rPr>
          <w:i/>
        </w:rPr>
        <w:t>Start</w:t>
      </w:r>
      <w:proofErr w:type="spellEnd"/>
      <w:r w:rsidR="00470BA4" w:rsidRPr="00470BA4">
        <w:rPr>
          <w:i/>
        </w:rPr>
        <w:t xml:space="preserve"> Game </w:t>
      </w:r>
      <w:proofErr w:type="spellStart"/>
      <w:r w:rsidR="00470BA4" w:rsidRPr="00470BA4">
        <w:rPr>
          <w:i/>
        </w:rPr>
        <w:t>Player</w:t>
      </w:r>
      <w:proofErr w:type="spellEnd"/>
      <w:r w:rsidR="00470BA4" w:rsidRPr="00470BA4">
        <w:rPr>
          <w:i/>
        </w:rPr>
        <w:t xml:space="preserve"> </w:t>
      </w:r>
      <w:proofErr w:type="spellStart"/>
      <w:r w:rsidR="00470BA4" w:rsidRPr="00470BA4">
        <w:rPr>
          <w:i/>
        </w:rPr>
        <w:t>vs</w:t>
      </w:r>
      <w:proofErr w:type="spellEnd"/>
      <w:r w:rsidR="00470BA4" w:rsidRPr="00470BA4">
        <w:rPr>
          <w:i/>
        </w:rPr>
        <w:t xml:space="preserve"> </w:t>
      </w:r>
      <w:proofErr w:type="spellStart"/>
      <w:r w:rsidR="00470BA4" w:rsidRPr="00470BA4">
        <w:rPr>
          <w:i/>
        </w:rPr>
        <w:t>Player</w:t>
      </w:r>
      <w:proofErr w:type="spellEnd"/>
      <w:r w:rsidR="00470BA4">
        <w:t>)</w:t>
      </w:r>
      <w:r>
        <w:t xml:space="preserve"> </w:t>
      </w:r>
      <w:r w:rsidR="00470BA4">
        <w:t xml:space="preserve">é </w:t>
      </w:r>
      <w:r w:rsidR="00806453">
        <w:t>desenhado</w:t>
      </w:r>
      <w:r w:rsidR="00470BA4">
        <w:t xml:space="preserve"> </w:t>
      </w:r>
      <w:r w:rsidR="00806453">
        <w:t>de imediato o tabuleiro. D</w:t>
      </w:r>
      <w:r w:rsidR="00621CD4">
        <w:t xml:space="preserve">ebaixo do tabuleiro </w:t>
      </w:r>
      <w:r w:rsidR="00806453">
        <w:t>existe</w:t>
      </w:r>
      <w:r w:rsidR="00621CD4">
        <w:t xml:space="preserve"> uma mensagem</w:t>
      </w:r>
      <w:r w:rsidR="00A4168A">
        <w:t xml:space="preserve"> onde está especificado o jogador e como tem de executar a jogada</w:t>
      </w:r>
      <w:r w:rsidR="00806453">
        <w:t xml:space="preserve">, ou seja, introduzir as coordenadas para mover a peça, </w:t>
      </w:r>
      <w:r w:rsidR="00D649B8">
        <w:t>linha/coluna</w:t>
      </w:r>
      <w:r w:rsidR="00A4168A">
        <w:t>.</w:t>
      </w:r>
    </w:p>
    <w:p w14:paraId="4D5C060D" w14:textId="77777777" w:rsidR="006A72CF" w:rsidRDefault="006A72CF" w:rsidP="00561E50"/>
    <w:p w14:paraId="74BBFB4A" w14:textId="565217C7" w:rsidR="006A72CF" w:rsidRDefault="006A72CF" w:rsidP="00561E50">
      <w:r>
        <w:t>Quando o utilizador escolhe a segunda opção (</w:t>
      </w:r>
      <w:r>
        <w:rPr>
          <w:i/>
        </w:rPr>
        <w:t>2</w:t>
      </w:r>
      <w:r w:rsidRPr="00470BA4">
        <w:rPr>
          <w:i/>
        </w:rPr>
        <w:t xml:space="preserve">. </w:t>
      </w:r>
      <w:proofErr w:type="spellStart"/>
      <w:proofErr w:type="gramStart"/>
      <w:r w:rsidRPr="00470BA4">
        <w:rPr>
          <w:i/>
        </w:rPr>
        <w:t>Start</w:t>
      </w:r>
      <w:proofErr w:type="spellEnd"/>
      <w:r w:rsidRPr="00470BA4">
        <w:rPr>
          <w:i/>
        </w:rPr>
        <w:t xml:space="preserve"> Game</w:t>
      </w:r>
      <w:proofErr w:type="gramEnd"/>
      <w:r w:rsidRPr="00470BA4">
        <w:rPr>
          <w:i/>
        </w:rPr>
        <w:t xml:space="preserve"> </w:t>
      </w:r>
      <w:r>
        <w:rPr>
          <w:i/>
        </w:rPr>
        <w:t>PC</w:t>
      </w:r>
      <w:r w:rsidRPr="00470BA4">
        <w:rPr>
          <w:i/>
        </w:rPr>
        <w:t xml:space="preserve"> </w:t>
      </w:r>
      <w:proofErr w:type="spellStart"/>
      <w:r w:rsidRPr="00470BA4">
        <w:rPr>
          <w:i/>
        </w:rPr>
        <w:t>vs</w:t>
      </w:r>
      <w:proofErr w:type="spellEnd"/>
      <w:r w:rsidRPr="00470BA4">
        <w:rPr>
          <w:i/>
        </w:rPr>
        <w:t xml:space="preserve"> </w:t>
      </w:r>
      <w:proofErr w:type="spellStart"/>
      <w:r w:rsidRPr="00470BA4">
        <w:rPr>
          <w:i/>
        </w:rPr>
        <w:t>Player</w:t>
      </w:r>
      <w:proofErr w:type="spellEnd"/>
      <w:r>
        <w:t>) está a jogar contra o próprio computador. A interaçã</w:t>
      </w:r>
      <w:r w:rsidR="0021449B">
        <w:t>o neste modo</w:t>
      </w:r>
      <w:r>
        <w:t xml:space="preserve"> é bastante semelhante à opção anterior (</w:t>
      </w:r>
      <w:r w:rsidRPr="00470BA4">
        <w:rPr>
          <w:i/>
        </w:rPr>
        <w:t xml:space="preserve">1. </w:t>
      </w:r>
      <w:proofErr w:type="spellStart"/>
      <w:r w:rsidRPr="00470BA4">
        <w:rPr>
          <w:i/>
        </w:rPr>
        <w:t>Start</w:t>
      </w:r>
      <w:proofErr w:type="spellEnd"/>
      <w:r w:rsidRPr="00470BA4">
        <w:rPr>
          <w:i/>
        </w:rPr>
        <w:t xml:space="preserve"> Game </w:t>
      </w:r>
      <w:proofErr w:type="spellStart"/>
      <w:r w:rsidRPr="00470BA4">
        <w:rPr>
          <w:i/>
        </w:rPr>
        <w:t>Player</w:t>
      </w:r>
      <w:proofErr w:type="spellEnd"/>
      <w:r w:rsidRPr="00470BA4">
        <w:rPr>
          <w:i/>
        </w:rPr>
        <w:t xml:space="preserve"> </w:t>
      </w:r>
      <w:proofErr w:type="spellStart"/>
      <w:r w:rsidRPr="00470BA4">
        <w:rPr>
          <w:i/>
        </w:rPr>
        <w:t>vs</w:t>
      </w:r>
      <w:proofErr w:type="spellEnd"/>
      <w:r w:rsidRPr="00470BA4">
        <w:rPr>
          <w:i/>
        </w:rPr>
        <w:t xml:space="preserve"> </w:t>
      </w:r>
      <w:proofErr w:type="spellStart"/>
      <w:r w:rsidRPr="00470BA4">
        <w:rPr>
          <w:i/>
        </w:rPr>
        <w:t>Player</w:t>
      </w:r>
      <w:proofErr w:type="spellEnd"/>
      <w:r w:rsidR="00595532">
        <w:t>)</w:t>
      </w:r>
      <w:r>
        <w:rPr>
          <w:i/>
        </w:rPr>
        <w:t xml:space="preserve">, </w:t>
      </w:r>
      <w:r w:rsidRPr="00595532">
        <w:t>à exceçã</w:t>
      </w:r>
      <w:r w:rsidR="00595532">
        <w:t>o de que é necessário escolher um nível de jogo.</w:t>
      </w:r>
      <w:r w:rsidR="0021449B">
        <w:t xml:space="preserve"> Os níveis disponíveis são: </w:t>
      </w:r>
    </w:p>
    <w:p w14:paraId="0547FBD0" w14:textId="44A3A3FC" w:rsidR="0021449B" w:rsidRPr="0021449B" w:rsidRDefault="0021449B" w:rsidP="0021449B">
      <w:pPr>
        <w:pStyle w:val="PargrafodaLista"/>
        <w:numPr>
          <w:ilvl w:val="0"/>
          <w:numId w:val="33"/>
        </w:numPr>
        <w:rPr>
          <w:i/>
        </w:rPr>
      </w:pPr>
      <w:r>
        <w:lastRenderedPageBreak/>
        <w:t xml:space="preserve"> Uma partida “normal”, semelhante à primeira opção, sem qualquer tipo de ataque ou captura;</w:t>
      </w:r>
    </w:p>
    <w:p w14:paraId="4880323E" w14:textId="3C430F88" w:rsidR="0021449B" w:rsidRPr="0021449B" w:rsidRDefault="0021449B" w:rsidP="0021449B">
      <w:pPr>
        <w:pStyle w:val="PargrafodaLista"/>
        <w:numPr>
          <w:ilvl w:val="0"/>
          <w:numId w:val="33"/>
        </w:numPr>
        <w:rPr>
          <w:i/>
        </w:rPr>
      </w:pPr>
      <w:r>
        <w:t xml:space="preserve">Uma partida mais emocionante, </w:t>
      </w:r>
      <w:r w:rsidR="006371A6">
        <w:t xml:space="preserve">em que </w:t>
      </w:r>
      <w:r>
        <w:t>é permitido atacar e capturar as peças dos adversários.</w:t>
      </w:r>
    </w:p>
    <w:p w14:paraId="652F34AD" w14:textId="77777777" w:rsidR="0021449B" w:rsidRDefault="0021449B" w:rsidP="0021449B">
      <w:pPr>
        <w:rPr>
          <w:i/>
        </w:rPr>
      </w:pPr>
    </w:p>
    <w:p w14:paraId="3C3CFBCD" w14:textId="5023B378" w:rsidR="0021449B" w:rsidRDefault="0021449B" w:rsidP="0021449B">
      <w:r>
        <w:t>Na terceira opção</w:t>
      </w:r>
      <w:r w:rsidR="006371A6">
        <w:t xml:space="preserve"> (</w:t>
      </w:r>
      <w:r w:rsidR="006371A6">
        <w:rPr>
          <w:i/>
        </w:rPr>
        <w:t>2</w:t>
      </w:r>
      <w:r w:rsidR="006371A6" w:rsidRPr="00470BA4">
        <w:rPr>
          <w:i/>
        </w:rPr>
        <w:t xml:space="preserve">. </w:t>
      </w:r>
      <w:proofErr w:type="spellStart"/>
      <w:proofErr w:type="gramStart"/>
      <w:r w:rsidR="006371A6" w:rsidRPr="00470BA4">
        <w:rPr>
          <w:i/>
        </w:rPr>
        <w:t>Start</w:t>
      </w:r>
      <w:proofErr w:type="spellEnd"/>
      <w:r w:rsidR="006371A6" w:rsidRPr="00470BA4">
        <w:rPr>
          <w:i/>
        </w:rPr>
        <w:t xml:space="preserve"> Game</w:t>
      </w:r>
      <w:proofErr w:type="gramEnd"/>
      <w:r w:rsidR="006371A6" w:rsidRPr="00470BA4">
        <w:rPr>
          <w:i/>
        </w:rPr>
        <w:t xml:space="preserve"> </w:t>
      </w:r>
      <w:r w:rsidR="006371A6">
        <w:rPr>
          <w:i/>
        </w:rPr>
        <w:t>PC</w:t>
      </w:r>
      <w:r w:rsidR="006371A6" w:rsidRPr="00470BA4">
        <w:rPr>
          <w:i/>
        </w:rPr>
        <w:t xml:space="preserve"> </w:t>
      </w:r>
      <w:proofErr w:type="spellStart"/>
      <w:r w:rsidR="006371A6" w:rsidRPr="00470BA4">
        <w:rPr>
          <w:i/>
        </w:rPr>
        <w:t>vs</w:t>
      </w:r>
      <w:proofErr w:type="spellEnd"/>
      <w:r w:rsidR="006371A6" w:rsidRPr="00470BA4">
        <w:rPr>
          <w:i/>
        </w:rPr>
        <w:t xml:space="preserve"> </w:t>
      </w:r>
      <w:r w:rsidR="006371A6">
        <w:rPr>
          <w:i/>
        </w:rPr>
        <w:t>PC</w:t>
      </w:r>
      <w:r w:rsidR="006371A6">
        <w:t>)</w:t>
      </w:r>
      <w:r>
        <w:t>, a última opção de jogo, é o modo automático, ou seja, o computador joga sozinho contra si próprio. Em semelhança à opção anterior</w:t>
      </w:r>
      <w:r w:rsidR="00F5140F">
        <w:t xml:space="preserve"> (</w:t>
      </w:r>
      <w:r w:rsidR="00F5140F">
        <w:rPr>
          <w:i/>
        </w:rPr>
        <w:t>2</w:t>
      </w:r>
      <w:r w:rsidR="00F5140F" w:rsidRPr="00470BA4">
        <w:rPr>
          <w:i/>
        </w:rPr>
        <w:t xml:space="preserve">. </w:t>
      </w:r>
      <w:proofErr w:type="spellStart"/>
      <w:proofErr w:type="gramStart"/>
      <w:r w:rsidR="00F5140F" w:rsidRPr="00470BA4">
        <w:rPr>
          <w:i/>
        </w:rPr>
        <w:t>Start</w:t>
      </w:r>
      <w:proofErr w:type="spellEnd"/>
      <w:r w:rsidR="00F5140F" w:rsidRPr="00470BA4">
        <w:rPr>
          <w:i/>
        </w:rPr>
        <w:t xml:space="preserve"> Game</w:t>
      </w:r>
      <w:proofErr w:type="gramEnd"/>
      <w:r w:rsidR="00F5140F" w:rsidRPr="00470BA4">
        <w:rPr>
          <w:i/>
        </w:rPr>
        <w:t xml:space="preserve"> </w:t>
      </w:r>
      <w:r w:rsidR="00F5140F">
        <w:rPr>
          <w:i/>
        </w:rPr>
        <w:t>PC</w:t>
      </w:r>
      <w:r w:rsidR="00F5140F" w:rsidRPr="00470BA4">
        <w:rPr>
          <w:i/>
        </w:rPr>
        <w:t xml:space="preserve"> </w:t>
      </w:r>
      <w:proofErr w:type="spellStart"/>
      <w:r w:rsidR="00F5140F" w:rsidRPr="00470BA4">
        <w:rPr>
          <w:i/>
        </w:rPr>
        <w:t>vs</w:t>
      </w:r>
      <w:proofErr w:type="spellEnd"/>
      <w:r w:rsidR="00F5140F" w:rsidRPr="00470BA4">
        <w:rPr>
          <w:i/>
        </w:rPr>
        <w:t xml:space="preserve"> </w:t>
      </w:r>
      <w:proofErr w:type="spellStart"/>
      <w:r w:rsidR="00F5140F" w:rsidRPr="00470BA4">
        <w:rPr>
          <w:i/>
        </w:rPr>
        <w:t>Player</w:t>
      </w:r>
      <w:proofErr w:type="spellEnd"/>
      <w:r w:rsidR="00F5140F">
        <w:t>)</w:t>
      </w:r>
      <w:r>
        <w:t>, o utilizador também tem de escolher o nível de jogo que deseja assistir.</w:t>
      </w:r>
    </w:p>
    <w:p w14:paraId="30A9208C" w14:textId="77777777" w:rsidR="0021449B" w:rsidRDefault="0021449B" w:rsidP="0021449B"/>
    <w:p w14:paraId="79B79188" w14:textId="411E11F2" w:rsidR="00251252" w:rsidRDefault="00F5140F" w:rsidP="0021449B">
      <w:r>
        <w:t>A quarta opção (</w:t>
      </w:r>
      <w:r>
        <w:rPr>
          <w:i/>
        </w:rPr>
        <w:t>4</w:t>
      </w:r>
      <w:r w:rsidRPr="00470BA4">
        <w:rPr>
          <w:i/>
        </w:rPr>
        <w:t xml:space="preserve">. </w:t>
      </w:r>
      <w:proofErr w:type="spellStart"/>
      <w:r>
        <w:rPr>
          <w:i/>
        </w:rPr>
        <w:t>How</w:t>
      </w:r>
      <w:proofErr w:type="spellEnd"/>
      <w:r>
        <w:rPr>
          <w:i/>
        </w:rPr>
        <w:t xml:space="preserve"> to play</w:t>
      </w:r>
      <w:r>
        <w:t xml:space="preserve">) é um menu onde está </w:t>
      </w:r>
      <w:r w:rsidR="00572609">
        <w:t>definido o objetivo de jogo, as regras mais importantes e as peças de cada jogador.</w:t>
      </w:r>
      <w:r>
        <w:t xml:space="preserve"> </w:t>
      </w:r>
    </w:p>
    <w:p w14:paraId="39A357CB" w14:textId="77777777" w:rsidR="00572609" w:rsidRDefault="00572609" w:rsidP="0021449B"/>
    <w:p w14:paraId="32AE1A68" w14:textId="1BEA33E3" w:rsidR="008E7F57" w:rsidRDefault="00572609" w:rsidP="008E7F57">
      <w:r>
        <w:t>A última opção (</w:t>
      </w:r>
      <w:r>
        <w:rPr>
          <w:i/>
        </w:rPr>
        <w:t>5</w:t>
      </w:r>
      <w:r w:rsidRPr="00470BA4">
        <w:rPr>
          <w:i/>
        </w:rPr>
        <w:t xml:space="preserve">. </w:t>
      </w:r>
      <w:r>
        <w:rPr>
          <w:i/>
        </w:rPr>
        <w:t>Exit</w:t>
      </w:r>
      <w:r>
        <w:t>) é apenas para terminar a aplicação em segurança.</w:t>
      </w:r>
    </w:p>
    <w:p w14:paraId="02D53C8C" w14:textId="77777777" w:rsidR="008E7F57" w:rsidRDefault="008E7F57" w:rsidP="008E7F57"/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4"/>
        <w:gridCol w:w="4244"/>
      </w:tblGrid>
      <w:tr w:rsidR="00840E7F" w14:paraId="6705A5F3" w14:textId="77777777" w:rsidTr="00502746">
        <w:trPr>
          <w:trHeight w:val="4252"/>
        </w:trPr>
        <w:tc>
          <w:tcPr>
            <w:tcW w:w="4244" w:type="dxa"/>
          </w:tcPr>
          <w:p w14:paraId="4624BD54" w14:textId="3A38AA1F" w:rsidR="00840E7F" w:rsidRDefault="005C631A" w:rsidP="00840E7F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89B03E2" wp14:editId="6DA31B0A">
                  <wp:extent cx="2012914" cy="2700000"/>
                  <wp:effectExtent l="0" t="0" r="0" b="0"/>
                  <wp:docPr id="19" name="Imagem 19" descr="/Users/beatrizdehenriquesmartins/git/FEUP---PLOG/Entrega Final/Imagens/menu_Incio_Jog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/Users/beatrizdehenriquesmartins/git/FEUP---PLOG/Entrega Final/Imagens/menu_Incio_Jogo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12914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EF7863F" w14:textId="2A7B3BFC" w:rsidR="00840E7F" w:rsidRDefault="00840E7F" w:rsidP="00840E7F">
            <w:pPr>
              <w:pStyle w:val="Legenda"/>
            </w:pPr>
            <w:bookmarkStart w:id="48" w:name="_Toc498280591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13</w:t>
              </w:r>
            </w:fldSimple>
            <w:r>
              <w:t xml:space="preserve"> Menu de início</w:t>
            </w:r>
            <w:bookmarkEnd w:id="48"/>
          </w:p>
        </w:tc>
        <w:tc>
          <w:tcPr>
            <w:tcW w:w="4244" w:type="dxa"/>
          </w:tcPr>
          <w:p w14:paraId="7C726B39" w14:textId="77777777" w:rsidR="00E042CD" w:rsidRDefault="00E042CD" w:rsidP="00DF31FF">
            <w:pPr>
              <w:pStyle w:val="Legenda"/>
            </w:pPr>
            <w:r>
              <w:rPr>
                <w:noProof/>
              </w:rPr>
              <w:drawing>
                <wp:inline distT="0" distB="0" distL="0" distR="0" wp14:anchorId="4C79A498" wp14:editId="71AC2B77">
                  <wp:extent cx="2291038" cy="2700000"/>
                  <wp:effectExtent l="0" t="0" r="0" b="0"/>
                  <wp:docPr id="23" name="Imagem 23" descr="/Users/beatrizdehenriquesmartins/git/FEUP---PLOG/Entrega Final/Imagens/Tabuleiro-inicial_JJ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/Users/beatrizdehenriquesmartins/git/FEUP---PLOG/Entrega Final/Imagens/Tabuleiro-inicial_JJ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291038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8E5E818" w14:textId="4C0EAEBF" w:rsidR="00DF31FF" w:rsidRPr="00DF31FF" w:rsidRDefault="00DF31FF" w:rsidP="00A4236F">
            <w:pPr>
              <w:pStyle w:val="Legenda"/>
            </w:pPr>
            <w:bookmarkStart w:id="49" w:name="_Toc498280592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14</w:t>
              </w:r>
            </w:fldSimple>
            <w:r>
              <w:t xml:space="preserve"> </w:t>
            </w:r>
            <w:r w:rsidR="00A4236F">
              <w:t>Tabuleiro inicial de m</w:t>
            </w:r>
            <w:r>
              <w:t xml:space="preserve">odo de jogo Humano </w:t>
            </w:r>
            <w:proofErr w:type="spellStart"/>
            <w:proofErr w:type="gramStart"/>
            <w:r>
              <w:t>vs</w:t>
            </w:r>
            <w:proofErr w:type="spellEnd"/>
            <w:r>
              <w:t xml:space="preserve"> Humano</w:t>
            </w:r>
            <w:bookmarkEnd w:id="49"/>
            <w:proofErr w:type="gramEnd"/>
            <w:r>
              <w:t xml:space="preserve"> </w:t>
            </w:r>
          </w:p>
        </w:tc>
      </w:tr>
      <w:tr w:rsidR="008E7F57" w14:paraId="1BCA2A09" w14:textId="77777777" w:rsidTr="003A30E4">
        <w:trPr>
          <w:trHeight w:val="4535"/>
        </w:trPr>
        <w:tc>
          <w:tcPr>
            <w:tcW w:w="4244" w:type="dxa"/>
          </w:tcPr>
          <w:p w14:paraId="509D44D2" w14:textId="73FC568C" w:rsidR="008E7F57" w:rsidRDefault="00CD7285" w:rsidP="003A30E4">
            <w:pPr>
              <w:pStyle w:val="Legenda"/>
            </w:pPr>
            <w:r>
              <w:rPr>
                <w:noProof/>
              </w:rPr>
              <w:lastRenderedPageBreak/>
              <w:drawing>
                <wp:inline distT="0" distB="0" distL="0" distR="0" wp14:anchorId="3353D782" wp14:editId="3561BC90">
                  <wp:extent cx="2197297" cy="2700000"/>
                  <wp:effectExtent l="0" t="0" r="0" b="0"/>
                  <wp:docPr id="13" name="Imagem 13" descr="/Users/beatrizdehenriquesmartins/git/FEUP---PLOG/Entrega Final/Imagens/Tabuleiro_JJ_pret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/Users/beatrizdehenriquesmartins/git/FEUP---PLOG/Entrega Final/Imagens/Tabuleiro_JJ_preto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97297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39BFE6B9" w14:textId="1960F513" w:rsidR="00CB704C" w:rsidRPr="00CB704C" w:rsidRDefault="003A30E4" w:rsidP="00004F7A">
            <w:pPr>
              <w:pStyle w:val="Legenda"/>
            </w:pPr>
            <w:bookmarkStart w:id="50" w:name="_Toc498280593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15</w:t>
              </w:r>
            </w:fldSimple>
            <w:r>
              <w:t xml:space="preserve"> </w:t>
            </w:r>
            <w:r w:rsidR="00161FCF">
              <w:t>Exemplo de m</w:t>
            </w:r>
            <w:r>
              <w:t xml:space="preserve">odo de jogo Humano </w:t>
            </w:r>
            <w:proofErr w:type="spellStart"/>
            <w:proofErr w:type="gramStart"/>
            <w:r>
              <w:t>vs</w:t>
            </w:r>
            <w:proofErr w:type="spellEnd"/>
            <w:r>
              <w:t xml:space="preserve"> Humano</w:t>
            </w:r>
            <w:bookmarkEnd w:id="50"/>
            <w:proofErr w:type="gramEnd"/>
          </w:p>
        </w:tc>
        <w:tc>
          <w:tcPr>
            <w:tcW w:w="4244" w:type="dxa"/>
          </w:tcPr>
          <w:p w14:paraId="1FBF6E29" w14:textId="7400EDD2" w:rsidR="008E7F57" w:rsidRDefault="000A2784" w:rsidP="00524832">
            <w:pPr>
              <w:keepNext/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B5CE044" wp14:editId="52B61ECA">
                  <wp:extent cx="2311483" cy="2700000"/>
                  <wp:effectExtent l="0" t="0" r="0" b="0"/>
                  <wp:docPr id="12" name="Imagem 12" descr="/Users/beatrizdehenriquesmartins/git/FEUP---PLOG/Entrega Final/Imagens/tabuleiro_JC_branco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/Users/beatrizdehenriquesmartins/git/FEUP---PLOG/Entrega Final/Imagens/tabuleiro_JC_branco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11483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203185C" w14:textId="07DDFAD2" w:rsidR="003A30E4" w:rsidRDefault="003A30E4" w:rsidP="00C72B65">
            <w:pPr>
              <w:pStyle w:val="Legenda"/>
            </w:pPr>
            <w:bookmarkStart w:id="51" w:name="_Toc498280594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16</w:t>
              </w:r>
            </w:fldSimple>
            <w:r w:rsidR="00C72B65">
              <w:t xml:space="preserve"> Exempl</w:t>
            </w:r>
            <w:r>
              <w:t>o</w:t>
            </w:r>
            <w:r w:rsidR="00C72B65">
              <w:t xml:space="preserve"> de modo</w:t>
            </w:r>
            <w:r>
              <w:t xml:space="preserve"> de jogo </w:t>
            </w:r>
            <w:r w:rsidR="004E7AB6">
              <w:t>Computador</w:t>
            </w:r>
            <w:r>
              <w:t xml:space="preserve"> </w:t>
            </w:r>
            <w:proofErr w:type="spellStart"/>
            <w:proofErr w:type="gramStart"/>
            <w:r>
              <w:t>vs</w:t>
            </w:r>
            <w:proofErr w:type="spellEnd"/>
            <w:r>
              <w:t xml:space="preserve"> Humano</w:t>
            </w:r>
            <w:bookmarkEnd w:id="51"/>
            <w:proofErr w:type="gramEnd"/>
            <w:r>
              <w:t xml:space="preserve"> </w:t>
            </w:r>
          </w:p>
        </w:tc>
      </w:tr>
      <w:tr w:rsidR="008E7F57" w14:paraId="122212FB" w14:textId="77777777" w:rsidTr="00860026">
        <w:trPr>
          <w:trHeight w:val="4535"/>
        </w:trPr>
        <w:tc>
          <w:tcPr>
            <w:tcW w:w="4244" w:type="dxa"/>
          </w:tcPr>
          <w:p w14:paraId="6B81DAA3" w14:textId="0F51BC12" w:rsidR="00CD7285" w:rsidRDefault="0045177F" w:rsidP="00CD7285">
            <w:pPr>
              <w:pStyle w:val="Legenda"/>
            </w:pPr>
            <w:r>
              <w:rPr>
                <w:noProof/>
              </w:rPr>
              <w:drawing>
                <wp:inline distT="0" distB="0" distL="0" distR="0" wp14:anchorId="4305C3D1" wp14:editId="20E17F1C">
                  <wp:extent cx="0" cy="0"/>
                  <wp:effectExtent l="0" t="0" r="0" b="0"/>
                  <wp:docPr id="17" name="Imagem 17" descr="/Users/beatrizdehenriquesmartins/git/FEUP---PLOG/Entrega Final/Imagens/tabuleiro_CC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/Users/beatrizdehenriquesmartins/git/FEUP---PLOG/Entrega Final/Imagens/tabuleiro_CC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0" cy="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  <w:r w:rsidR="00A8446B">
              <w:rPr>
                <w:noProof/>
              </w:rPr>
              <w:drawing>
                <wp:inline distT="0" distB="0" distL="0" distR="0" wp14:anchorId="0A092DB0" wp14:editId="4C682147">
                  <wp:extent cx="2367091" cy="2700000"/>
                  <wp:effectExtent l="0" t="0" r="0" b="0"/>
                  <wp:docPr id="20" name="Imagem 20" descr="/Users/beatrizdehenriquesmartins/git/FEUP---PLOG/Entrega Final/Imagens/tabuleiro_CC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/Users/beatrizdehenriquesmartins/git/FEUP---PLOG/Entrega Final/Imagens/tabuleiro_CC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67091" cy="270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02937703" w14:textId="0E00AC04" w:rsidR="00BF1252" w:rsidRPr="00250A04" w:rsidRDefault="00CD7285" w:rsidP="004E5187">
            <w:pPr>
              <w:pStyle w:val="Legenda"/>
            </w:pPr>
            <w:bookmarkStart w:id="52" w:name="_Toc498280595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17</w:t>
              </w:r>
            </w:fldSimple>
            <w:r w:rsidR="004E5187">
              <w:t xml:space="preserve"> Exemplo de</w:t>
            </w:r>
            <w:r w:rsidR="009C0352">
              <w:t xml:space="preserve"> </w:t>
            </w:r>
            <w:r w:rsidR="00A8446B">
              <w:t>m</w:t>
            </w:r>
            <w:r>
              <w:t xml:space="preserve">odo de jogo Computador </w:t>
            </w:r>
            <w:proofErr w:type="spellStart"/>
            <w:r>
              <w:t>vs</w:t>
            </w:r>
            <w:proofErr w:type="spellEnd"/>
            <w:r>
              <w:t xml:space="preserve"> Computador</w:t>
            </w:r>
            <w:bookmarkEnd w:id="52"/>
          </w:p>
        </w:tc>
        <w:tc>
          <w:tcPr>
            <w:tcW w:w="4244" w:type="dxa"/>
            <w:vAlign w:val="center"/>
          </w:tcPr>
          <w:p w14:paraId="4F1816B1" w14:textId="77777777" w:rsidR="00FE208F" w:rsidRDefault="00860026" w:rsidP="00860026">
            <w:pPr>
              <w:pStyle w:val="Legenda"/>
            </w:pPr>
            <w:r>
              <w:rPr>
                <w:noProof/>
              </w:rPr>
              <w:drawing>
                <wp:inline distT="0" distB="0" distL="0" distR="0" wp14:anchorId="77FA1ED2" wp14:editId="517D4DA2">
                  <wp:extent cx="2376000" cy="249637"/>
                  <wp:effectExtent l="0" t="0" r="12065" b="4445"/>
                  <wp:docPr id="1" name="Imagem 1" descr="/Users/beatrizdehenriquesmartins/git/FEUP---PLOG/Entrega Final/Imagens/nivel_JC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/Users/beatrizdehenriquesmartins/git/FEUP---PLOG/Entrega Final/Imagens/nivel_JC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376000" cy="24963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E496E87" w14:textId="529C45A9" w:rsidR="00860026" w:rsidRPr="00860026" w:rsidRDefault="00860026" w:rsidP="00860026">
            <w:pPr>
              <w:pStyle w:val="Legenda"/>
            </w:pPr>
            <w:bookmarkStart w:id="53" w:name="_Toc498280596"/>
            <w:r>
              <w:t xml:space="preserve">Figura </w:t>
            </w:r>
            <w:r>
              <w:fldChar w:fldCharType="begin"/>
            </w:r>
            <w:r>
              <w:instrText xml:space="preserve"> SEQ Figura \* ARABIC </w:instrText>
            </w:r>
            <w:r>
              <w:fldChar w:fldCharType="separate"/>
            </w:r>
            <w:r w:rsidR="00E576C3">
              <w:rPr>
                <w:noProof/>
              </w:rPr>
              <w:t>18</w:t>
            </w:r>
            <w:r>
              <w:fldChar w:fldCharType="end"/>
            </w:r>
            <w:r>
              <w:t xml:space="preserve"> Exemplo de escolha de nível</w:t>
            </w:r>
            <w:bookmarkEnd w:id="53"/>
          </w:p>
        </w:tc>
      </w:tr>
      <w:tr w:rsidR="00860026" w14:paraId="6233A59A" w14:textId="77777777" w:rsidTr="001803C4">
        <w:trPr>
          <w:trHeight w:val="4535"/>
        </w:trPr>
        <w:tc>
          <w:tcPr>
            <w:tcW w:w="4244" w:type="dxa"/>
          </w:tcPr>
          <w:p w14:paraId="13C3B4FA" w14:textId="77777777" w:rsidR="00860026" w:rsidRDefault="00860026" w:rsidP="00B17079">
            <w:pPr>
              <w:pStyle w:val="Legenda"/>
            </w:pPr>
            <w:r>
              <w:rPr>
                <w:noProof/>
              </w:rPr>
              <w:lastRenderedPageBreak/>
              <w:drawing>
                <wp:inline distT="0" distB="0" distL="0" distR="0" wp14:anchorId="3B05AC30" wp14:editId="63AB7D4F">
                  <wp:extent cx="2152827" cy="2664000"/>
                  <wp:effectExtent l="0" t="0" r="6350" b="3175"/>
                  <wp:docPr id="10" name="Imagem 10" descr="/Users/beatrizdehenriquesmartins/git/FEUP---PLOG/Entrega Final/Imagens/menu_exi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/Users/beatrizdehenriquesmartins/git/FEUP---PLOG/Entrega Final/Imagens/menu_exi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152827" cy="266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4D964B6" w14:textId="56028DC5" w:rsidR="00860026" w:rsidRPr="00CD7285" w:rsidRDefault="00860026" w:rsidP="00A8446B">
            <w:pPr>
              <w:pStyle w:val="Legenda"/>
            </w:pPr>
            <w:bookmarkStart w:id="54" w:name="_Toc498280597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19</w:t>
              </w:r>
            </w:fldSimple>
            <w:r>
              <w:t xml:space="preserve"> Menu de fim de aplicação</w:t>
            </w:r>
            <w:bookmarkEnd w:id="54"/>
          </w:p>
        </w:tc>
        <w:tc>
          <w:tcPr>
            <w:tcW w:w="4244" w:type="dxa"/>
          </w:tcPr>
          <w:p w14:paraId="1C69C430" w14:textId="68AE6233" w:rsidR="00860026" w:rsidRDefault="00860026" w:rsidP="00EC7988">
            <w:pPr>
              <w:pStyle w:val="Legenda"/>
              <w:keepNext/>
            </w:pPr>
            <w:r>
              <w:rPr>
                <w:noProof/>
              </w:rPr>
              <w:drawing>
                <wp:inline distT="0" distB="0" distL="0" distR="0" wp14:anchorId="04FA2748" wp14:editId="0BC1A617">
                  <wp:extent cx="2091226" cy="2664000"/>
                  <wp:effectExtent l="0" t="0" r="0" b="3175"/>
                  <wp:docPr id="2" name="Imagem 2" descr="/Users/beatrizdehenriquesmartins/git/FEUP---PLOG/Entrega Final/Imagens/menu_ajuda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/Users/beatrizdehenriquesmartins/git/FEUP---PLOG/Entrega Final/Imagens/menu_ajuda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091226" cy="2664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6DB92C7B" w14:textId="1A878698" w:rsidR="00860026" w:rsidRDefault="00860026" w:rsidP="00E472A3">
            <w:pPr>
              <w:pStyle w:val="Legenda"/>
            </w:pPr>
            <w:bookmarkStart w:id="55" w:name="_Toc498280598"/>
            <w:r>
              <w:t xml:space="preserve">Figura </w:t>
            </w:r>
            <w:fldSimple w:instr=" SEQ Figura \* ARABIC ">
              <w:r w:rsidR="00E576C3">
                <w:rPr>
                  <w:noProof/>
                </w:rPr>
                <w:t>20</w:t>
              </w:r>
            </w:fldSimple>
            <w:r>
              <w:t xml:space="preserve"> Menu de apoio ao jogo</w:t>
            </w:r>
            <w:bookmarkEnd w:id="55"/>
          </w:p>
          <w:p w14:paraId="72F954B5" w14:textId="5FA2E371" w:rsidR="00860026" w:rsidRPr="00EC7988" w:rsidRDefault="00860026" w:rsidP="00860026">
            <w:pPr>
              <w:pStyle w:val="Legenda"/>
              <w:keepNext/>
            </w:pPr>
          </w:p>
        </w:tc>
      </w:tr>
    </w:tbl>
    <w:p w14:paraId="2CD1665B" w14:textId="77777777" w:rsidR="00B713EA" w:rsidRDefault="00B713EA" w:rsidP="00B713EA">
      <w:pPr>
        <w:pStyle w:val="Cabealho1"/>
        <w:numPr>
          <w:ilvl w:val="0"/>
          <w:numId w:val="0"/>
        </w:numPr>
      </w:pPr>
    </w:p>
    <w:p w14:paraId="12A7F369" w14:textId="192982BE" w:rsidR="004F075E" w:rsidRDefault="00EC1645" w:rsidP="004F075E">
      <w:pPr>
        <w:pStyle w:val="Cabealho1"/>
      </w:pPr>
      <w:bookmarkStart w:id="56" w:name="_Toc498280577"/>
      <w:r>
        <w:t>Conclusão</w:t>
      </w:r>
      <w:bookmarkEnd w:id="56"/>
    </w:p>
    <w:p w14:paraId="7B53EB37" w14:textId="194B304A" w:rsidR="000A6425" w:rsidRDefault="000765FD" w:rsidP="000765FD">
      <w:r>
        <w:t xml:space="preserve">A realização deste trabalho foi bastante útil para </w:t>
      </w:r>
      <w:r w:rsidR="009D525B">
        <w:t>o aprofundamento</w:t>
      </w:r>
      <w:r>
        <w:t xml:space="preserve"> da linguagem de programação em lógica, </w:t>
      </w:r>
      <w:r w:rsidRPr="000765FD">
        <w:rPr>
          <w:i/>
        </w:rPr>
        <w:t>PROLOG</w:t>
      </w:r>
      <w:r w:rsidR="009D525B">
        <w:rPr>
          <w:i/>
        </w:rPr>
        <w:t>.</w:t>
      </w:r>
    </w:p>
    <w:p w14:paraId="38D1D545" w14:textId="77777777" w:rsidR="000A6425" w:rsidRDefault="000A6425" w:rsidP="000765FD"/>
    <w:p w14:paraId="36CFE025" w14:textId="063FD084" w:rsidR="000765FD" w:rsidRDefault="000A6425" w:rsidP="000765FD">
      <w:r>
        <w:t>Em ger</w:t>
      </w:r>
      <w:r w:rsidR="00322F14">
        <w:t xml:space="preserve">al, o grupo está bastante satisfeito com o resultado final. Todos os objetivos propostos no trabalho foram cumpridos, desde um modo de jogo humano </w:t>
      </w:r>
      <w:proofErr w:type="spellStart"/>
      <w:r w:rsidR="00322F14" w:rsidRPr="00E6489B">
        <w:rPr>
          <w:i/>
        </w:rPr>
        <w:t>vs</w:t>
      </w:r>
      <w:proofErr w:type="spellEnd"/>
      <w:r w:rsidR="00322F14">
        <w:t xml:space="preserve"> humano, humano </w:t>
      </w:r>
      <w:proofErr w:type="spellStart"/>
      <w:r w:rsidR="00322F14" w:rsidRPr="00E6489B">
        <w:rPr>
          <w:i/>
        </w:rPr>
        <w:t>vs</w:t>
      </w:r>
      <w:proofErr w:type="spellEnd"/>
      <w:r w:rsidR="00322F14">
        <w:t xml:space="preserve"> computador e computador </w:t>
      </w:r>
      <w:proofErr w:type="spellStart"/>
      <w:r w:rsidR="00322F14" w:rsidRPr="00E6489B">
        <w:rPr>
          <w:i/>
        </w:rPr>
        <w:t>vs</w:t>
      </w:r>
      <w:proofErr w:type="spellEnd"/>
      <w:r w:rsidR="00322F14">
        <w:t xml:space="preserve"> computador, vários níveis de dificuldade e uma interface gráfica bastante intu</w:t>
      </w:r>
      <w:r w:rsidR="009D525B">
        <w:t>it</w:t>
      </w:r>
      <w:r w:rsidR="00322F14">
        <w:t>iva. Um dos objetivos prioritários era a implementação de predicados simples e objetivos</w:t>
      </w:r>
      <w:r w:rsidR="00E6489B">
        <w:t xml:space="preserve"> para a melhor compreensão do código</w:t>
      </w:r>
      <w:r w:rsidR="00322F14">
        <w:t>, o que a nosso ver foi cumprido com bastante êxito.</w:t>
      </w:r>
    </w:p>
    <w:p w14:paraId="5434E33C" w14:textId="77777777" w:rsidR="00322F14" w:rsidRDefault="00322F14" w:rsidP="000765FD"/>
    <w:p w14:paraId="2D1ADB2F" w14:textId="59177BCD" w:rsidR="00322F14" w:rsidRDefault="00322F14" w:rsidP="000765FD">
      <w:r>
        <w:t xml:space="preserve">Ao longo do trabalho deparamo-nos com alguns problemas, como por exemplo, criar </w:t>
      </w:r>
      <w:r w:rsidR="00933078">
        <w:t>níveis de jogo com alguma interatividade com o utilizador e não apenas dois níveis estáticos</w:t>
      </w:r>
      <w:r w:rsidR="009D525B">
        <w:t>. Como o grupo não conhecia de todo o jogo, “Corrida de Reis”,</w:t>
      </w:r>
      <w:r w:rsidR="0054745F">
        <w:t xml:space="preserve"> </w:t>
      </w:r>
      <w:r w:rsidR="009D525B">
        <w:t>pou</w:t>
      </w:r>
      <w:r w:rsidR="0054745F">
        <w:t>ca familiarizados com o Xadrez</w:t>
      </w:r>
      <w:r w:rsidR="00933078">
        <w:t xml:space="preserve"> </w:t>
      </w:r>
      <w:r w:rsidR="0054745F">
        <w:t xml:space="preserve">e </w:t>
      </w:r>
      <w:r w:rsidR="00933078">
        <w:t>também devido à falta de tempo não foi possível o melhoramento destes.</w:t>
      </w:r>
    </w:p>
    <w:p w14:paraId="1D11019F" w14:textId="0674E774" w:rsidR="00434AC8" w:rsidRDefault="00434AC8">
      <w:pPr>
        <w:spacing w:line="240" w:lineRule="auto"/>
        <w:jc w:val="left"/>
      </w:pPr>
      <w:r>
        <w:br w:type="page"/>
      </w:r>
    </w:p>
    <w:p w14:paraId="4DDFF860" w14:textId="77777777" w:rsidR="00434AC8" w:rsidRPr="000765FD" w:rsidRDefault="00434AC8" w:rsidP="000765FD"/>
    <w:p w14:paraId="5789CE71" w14:textId="0F2A5F67" w:rsidR="00F0173D" w:rsidRPr="00F95A6F" w:rsidRDefault="000B4AD9" w:rsidP="00F95A6F">
      <w:pPr>
        <w:pStyle w:val="Cabealho1"/>
      </w:pPr>
      <w:bookmarkStart w:id="57" w:name="_Toc498280578"/>
      <w:r w:rsidRPr="00F95A6F">
        <w:t>Bibliografia</w:t>
      </w:r>
      <w:bookmarkEnd w:id="45"/>
      <w:bookmarkEnd w:id="46"/>
      <w:bookmarkEnd w:id="57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AF36F8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AF36F8">
        <w:rPr>
          <w:noProof/>
          <w:lang w:val="en-US"/>
        </w:rPr>
        <w:t xml:space="preserve">Lichess. (2017). Racing Kings. Retrieved from </w:t>
      </w:r>
      <w:hyperlink r:id="rId32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33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0A2B8C4E" w14:textId="3CB73E32" w:rsidR="006276FF" w:rsidRDefault="00F0173D" w:rsidP="003A609F">
      <w:r w:rsidRPr="00F95A6F">
        <w:fldChar w:fldCharType="end"/>
      </w:r>
    </w:p>
    <w:p w14:paraId="10FC5E38" w14:textId="59747286" w:rsidR="006276FF" w:rsidRDefault="006276FF" w:rsidP="006276FF">
      <w:pPr>
        <w:spacing w:line="240" w:lineRule="auto"/>
        <w:jc w:val="left"/>
      </w:pPr>
      <w:r>
        <w:br w:type="page"/>
      </w:r>
    </w:p>
    <w:p w14:paraId="407AF576" w14:textId="520F279E" w:rsidR="00215C75" w:rsidRPr="00215C75" w:rsidRDefault="00215C75" w:rsidP="00215C75">
      <w:pPr>
        <w:widowControl w:val="0"/>
        <w:autoSpaceDE w:val="0"/>
        <w:autoSpaceDN w:val="0"/>
        <w:adjustRightInd w:val="0"/>
        <w:spacing w:after="240" w:line="300" w:lineRule="atLeast"/>
        <w:ind w:firstLine="360"/>
        <w:jc w:val="left"/>
        <w:rPr>
          <w:rFonts w:cs="Times"/>
          <w:color w:val="000000"/>
          <w:sz w:val="24"/>
          <w:szCs w:val="24"/>
        </w:rPr>
      </w:pPr>
      <w:r w:rsidRPr="00215C75">
        <w:rPr>
          <w:rFonts w:cs="Times"/>
          <w:b/>
          <w:color w:val="000000"/>
          <w:sz w:val="24"/>
          <w:szCs w:val="24"/>
        </w:rPr>
        <w:lastRenderedPageBreak/>
        <w:t>Resumo</w:t>
      </w:r>
      <w:r>
        <w:rPr>
          <w:rFonts w:cs="Times"/>
          <w:b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4"/>
          <w:szCs w:val="24"/>
        </w:rPr>
        <w:t xml:space="preserve">- </w:t>
      </w:r>
      <w:r>
        <w:rPr>
          <w:rFonts w:cs="Times"/>
          <w:color w:val="000000"/>
          <w:sz w:val="26"/>
          <w:szCs w:val="26"/>
        </w:rPr>
        <w:t xml:space="preserve">Resumo sucinto do trabalho com 150 a 250 palavras (problema abordado, objetivo, como foi o problema resolvido/abordado, principais resultados e conclusões). </w:t>
      </w:r>
    </w:p>
    <w:p w14:paraId="5C4ECA6B" w14:textId="33E2A88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Introdução</w:t>
      </w:r>
      <w:r>
        <w:t xml:space="preserve"> - </w:t>
      </w:r>
      <w:r w:rsidRPr="006276FF">
        <w:rPr>
          <w:rFonts w:cs="Times"/>
          <w:color w:val="000000"/>
          <w:sz w:val="26"/>
          <w:szCs w:val="26"/>
        </w:rPr>
        <w:t>Descr</w:t>
      </w:r>
      <w:r>
        <w:rPr>
          <w:rFonts w:cs="Times"/>
          <w:color w:val="000000"/>
          <w:sz w:val="26"/>
          <w:szCs w:val="26"/>
        </w:rPr>
        <w:t>ever os objetivos e motivaçã</w:t>
      </w:r>
      <w:r w:rsidRPr="006276FF">
        <w:rPr>
          <w:rFonts w:cs="Times"/>
          <w:color w:val="000000"/>
          <w:sz w:val="26"/>
          <w:szCs w:val="26"/>
        </w:rPr>
        <w:t>o d</w:t>
      </w:r>
      <w:r w:rsidR="00532C89">
        <w:rPr>
          <w:rFonts w:cs="Times"/>
          <w:color w:val="000000"/>
          <w:sz w:val="26"/>
          <w:szCs w:val="26"/>
        </w:rPr>
        <w:t>o trabalho. Descrever num pará</w:t>
      </w:r>
      <w:r w:rsidRPr="006276FF">
        <w:rPr>
          <w:rFonts w:cs="Times"/>
          <w:color w:val="000000"/>
          <w:sz w:val="26"/>
          <w:szCs w:val="26"/>
        </w:rPr>
        <w:t>gra</w:t>
      </w:r>
      <w:r>
        <w:rPr>
          <w:rFonts w:cs="Times"/>
          <w:color w:val="000000"/>
          <w:sz w:val="26"/>
          <w:szCs w:val="26"/>
        </w:rPr>
        <w:t>fo breve a estrutura do relató</w:t>
      </w:r>
      <w:r w:rsidRPr="006276FF">
        <w:rPr>
          <w:rFonts w:cs="Times"/>
          <w:color w:val="000000"/>
          <w:sz w:val="26"/>
          <w:szCs w:val="26"/>
        </w:rPr>
        <w:t xml:space="preserve">rio. </w:t>
      </w:r>
    </w:p>
    <w:p w14:paraId="23355151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6"/>
          <w:szCs w:val="26"/>
        </w:rPr>
        <w:t>O jogo XXX</w:t>
      </w:r>
      <w:r w:rsidRPr="006276FF">
        <w:rPr>
          <w:rFonts w:cs="Times"/>
          <w:color w:val="000000"/>
          <w:sz w:val="26"/>
          <w:szCs w:val="26"/>
        </w:rPr>
        <w:t xml:space="preserve"> - Descrever su</w:t>
      </w:r>
      <w:r>
        <w:rPr>
          <w:rFonts w:cs="Times"/>
          <w:color w:val="000000"/>
          <w:sz w:val="26"/>
          <w:szCs w:val="26"/>
        </w:rPr>
        <w:t>cintamente o jogo, a sua histó</w:t>
      </w:r>
      <w:r w:rsidRPr="006276FF">
        <w:rPr>
          <w:rFonts w:cs="Times"/>
          <w:color w:val="000000"/>
          <w:sz w:val="26"/>
          <w:szCs w:val="26"/>
        </w:rPr>
        <w:t>ria e, principalmente, as</w:t>
      </w:r>
      <w:r>
        <w:rPr>
          <w:rFonts w:cs="Times"/>
          <w:color w:val="000000"/>
          <w:sz w:val="26"/>
          <w:szCs w:val="26"/>
        </w:rPr>
        <w:t xml:space="preserve"> suas regras. Devem ser incluí</w:t>
      </w:r>
      <w:r w:rsidRPr="006276FF">
        <w:rPr>
          <w:rFonts w:cs="Times"/>
          <w:color w:val="000000"/>
          <w:sz w:val="26"/>
          <w:szCs w:val="26"/>
        </w:rPr>
        <w:t>das imagens apropriadas para explicar o funci</w:t>
      </w:r>
      <w:r>
        <w:rPr>
          <w:rFonts w:cs="Times"/>
          <w:color w:val="000000"/>
          <w:sz w:val="26"/>
          <w:szCs w:val="26"/>
        </w:rPr>
        <w:t>onamento do jogo. (Pode ser idêntico ao texto do relató</w:t>
      </w:r>
      <w:r w:rsidRPr="006276FF">
        <w:rPr>
          <w:rFonts w:cs="Times"/>
          <w:color w:val="000000"/>
          <w:sz w:val="26"/>
          <w:szCs w:val="26"/>
        </w:rPr>
        <w:t xml:space="preserve">rio intercalar.) </w:t>
      </w:r>
    </w:p>
    <w:p w14:paraId="6D5F1D34" w14:textId="6A1CB6A4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ogica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De</w:t>
      </w:r>
      <w:r>
        <w:rPr>
          <w:rFonts w:cs="Times"/>
          <w:color w:val="000000"/>
          <w:sz w:val="26"/>
          <w:szCs w:val="26"/>
        </w:rPr>
        <w:t>screver o projeto e implementação da ló</w:t>
      </w:r>
      <w:r w:rsidRPr="006276FF">
        <w:rPr>
          <w:rFonts w:cs="Times"/>
          <w:color w:val="000000"/>
          <w:sz w:val="26"/>
          <w:szCs w:val="26"/>
        </w:rPr>
        <w:t xml:space="preserve">gica do jogo em </w:t>
      </w:r>
      <w:proofErr w:type="spellStart"/>
      <w:r w:rsidRPr="006276FF">
        <w:rPr>
          <w:rFonts w:cs="Times"/>
          <w:color w:val="000000"/>
          <w:sz w:val="26"/>
          <w:szCs w:val="26"/>
        </w:rPr>
        <w:t>Prolog</w:t>
      </w:r>
      <w:proofErr w:type="spellEnd"/>
      <w:r w:rsidRPr="006276FF">
        <w:rPr>
          <w:rFonts w:cs="Times"/>
          <w:color w:val="000000"/>
          <w:sz w:val="26"/>
          <w:szCs w:val="26"/>
        </w:rPr>
        <w:t>, inclu</w:t>
      </w:r>
      <w:r>
        <w:rPr>
          <w:rFonts w:cs="Times"/>
          <w:color w:val="000000"/>
          <w:sz w:val="26"/>
          <w:szCs w:val="26"/>
        </w:rPr>
        <w:t>indo a forma de representaçã</w:t>
      </w:r>
      <w:r w:rsidRPr="006276FF">
        <w:rPr>
          <w:rFonts w:cs="Times"/>
          <w:color w:val="000000"/>
          <w:sz w:val="26"/>
          <w:szCs w:val="26"/>
        </w:rPr>
        <w:t xml:space="preserve">o do estado do tabuleiro e </w:t>
      </w:r>
      <w:r>
        <w:rPr>
          <w:rFonts w:cs="Times"/>
          <w:color w:val="000000"/>
          <w:sz w:val="26"/>
          <w:szCs w:val="26"/>
        </w:rPr>
        <w:t>sua visualização, execução de movimentos, verificaçã</w:t>
      </w:r>
      <w:r w:rsidRPr="006276FF">
        <w:rPr>
          <w:rFonts w:cs="Times"/>
          <w:color w:val="000000"/>
          <w:sz w:val="26"/>
          <w:szCs w:val="26"/>
        </w:rPr>
        <w:t>o do cumprimento das</w:t>
      </w:r>
      <w:r>
        <w:rPr>
          <w:rFonts w:cs="Times"/>
          <w:color w:val="000000"/>
          <w:sz w:val="26"/>
          <w:szCs w:val="26"/>
        </w:rPr>
        <w:t xml:space="preserve"> regras do jogo, determinação do final do jogo e cá</w:t>
      </w:r>
      <w:r w:rsidRPr="006276FF">
        <w:rPr>
          <w:rFonts w:cs="Times"/>
          <w:color w:val="000000"/>
          <w:sz w:val="26"/>
          <w:szCs w:val="26"/>
        </w:rPr>
        <w:t>lculo das jogadas a realizar pelo com</w:t>
      </w:r>
      <w:r>
        <w:rPr>
          <w:rFonts w:cs="Times"/>
          <w:color w:val="000000"/>
          <w:sz w:val="26"/>
          <w:szCs w:val="26"/>
        </w:rPr>
        <w:t>putador utilizando diversos ní</w:t>
      </w:r>
      <w:r w:rsidRPr="006276FF">
        <w:rPr>
          <w:rFonts w:cs="Times"/>
          <w:color w:val="000000"/>
          <w:sz w:val="26"/>
          <w:szCs w:val="26"/>
        </w:rPr>
        <w:t>veis de j</w:t>
      </w:r>
      <w:r>
        <w:rPr>
          <w:rFonts w:cs="Times"/>
          <w:color w:val="000000"/>
          <w:sz w:val="26"/>
          <w:szCs w:val="26"/>
        </w:rPr>
        <w:t>ogo. Sugere-se a estruturaçã</w:t>
      </w:r>
      <w:r w:rsidRPr="006276FF">
        <w:rPr>
          <w:rFonts w:cs="Times"/>
          <w:color w:val="000000"/>
          <w:sz w:val="26"/>
          <w:szCs w:val="26"/>
        </w:rPr>
        <w:t>o des</w:t>
      </w:r>
      <w:r>
        <w:rPr>
          <w:rFonts w:cs="Times"/>
          <w:color w:val="000000"/>
          <w:sz w:val="26"/>
          <w:szCs w:val="26"/>
        </w:rPr>
        <w:t>ta secçã</w:t>
      </w:r>
      <w:r w:rsidRPr="006276FF">
        <w:rPr>
          <w:rFonts w:cs="Times"/>
          <w:color w:val="000000"/>
          <w:sz w:val="26"/>
          <w:szCs w:val="26"/>
        </w:rPr>
        <w:t xml:space="preserve">o da seguinte forma: </w:t>
      </w:r>
    </w:p>
    <w:p w14:paraId="6A97900F" w14:textId="67AB58F5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Representação do estado do jogo –</w:t>
      </w:r>
      <w:r w:rsidR="001A39CE">
        <w:rPr>
          <w:rFonts w:cs="Times"/>
          <w:color w:val="000000"/>
          <w:sz w:val="24"/>
          <w:szCs w:val="24"/>
        </w:rPr>
        <w:t xml:space="preserve"> pode ser idêntico</w:t>
      </w:r>
      <w:r>
        <w:rPr>
          <w:rFonts w:cs="Times"/>
          <w:color w:val="000000"/>
          <w:sz w:val="24"/>
          <w:szCs w:val="24"/>
        </w:rPr>
        <w:t xml:space="preserve"> descrito no relatório intercalar</w:t>
      </w:r>
    </w:p>
    <w:p w14:paraId="40D82399" w14:textId="77777777" w:rsid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>
        <w:rPr>
          <w:rFonts w:cs="Times"/>
          <w:b/>
          <w:color w:val="000000"/>
          <w:sz w:val="24"/>
          <w:szCs w:val="24"/>
        </w:rPr>
        <w:t>Visualização do tabuleiro –</w:t>
      </w:r>
      <w:r>
        <w:rPr>
          <w:rFonts w:cs="Times"/>
          <w:color w:val="000000"/>
          <w:sz w:val="24"/>
          <w:szCs w:val="24"/>
        </w:rPr>
        <w:t xml:space="preserve"> pode ser idêntico ao descrito no relatório intercalar</w:t>
      </w:r>
    </w:p>
    <w:p w14:paraId="0C96ED62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Lista de jogadas vali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Obtençã</w:t>
      </w:r>
      <w:r w:rsidRPr="006276FF">
        <w:rPr>
          <w:rFonts w:cs="Times"/>
          <w:color w:val="000000"/>
          <w:sz w:val="26"/>
          <w:szCs w:val="26"/>
        </w:rPr>
        <w:t>o</w:t>
      </w:r>
      <w:r>
        <w:rPr>
          <w:rFonts w:cs="Times"/>
          <w:color w:val="000000"/>
          <w:sz w:val="26"/>
          <w:szCs w:val="26"/>
        </w:rPr>
        <w:t xml:space="preserve"> de uma lista de jogadas poss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vali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s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ListOfMoves</w:t>
      </w:r>
      <w:proofErr w:type="spellEnd"/>
      <w:r w:rsidRPr="006276FF">
        <w:rPr>
          <w:rFonts w:cs="Times"/>
          <w:color w:val="000000"/>
          <w:sz w:val="26"/>
          <w:szCs w:val="26"/>
        </w:rPr>
        <w:t>).</w:t>
      </w:r>
    </w:p>
    <w:p w14:paraId="5BFCD053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Execução de jogadas -</w:t>
      </w:r>
      <w:r w:rsidRPr="006276FF">
        <w:rPr>
          <w:rFonts w:cs="Times"/>
          <w:color w:val="000000"/>
          <w:sz w:val="24"/>
          <w:szCs w:val="24"/>
        </w:rPr>
        <w:t xml:space="preserve"> </w:t>
      </w:r>
      <w:r>
        <w:rPr>
          <w:rFonts w:cs="Times"/>
          <w:color w:val="000000"/>
          <w:sz w:val="26"/>
          <w:szCs w:val="26"/>
        </w:rPr>
        <w:t>Validação e execuçã</w:t>
      </w:r>
      <w:r w:rsidRPr="006276FF">
        <w:rPr>
          <w:rFonts w:cs="Times"/>
          <w:color w:val="000000"/>
          <w:sz w:val="26"/>
          <w:szCs w:val="26"/>
        </w:rPr>
        <w:t xml:space="preserve">o de uma jogada num tabuleiro, obtendo o novo estado do jogo. Exemplo: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Move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New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77DC14E7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Avaliação do tabuleir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Avaliaçã</w:t>
      </w:r>
      <w:r w:rsidRPr="006276FF">
        <w:rPr>
          <w:rFonts w:cs="Times"/>
          <w:color w:val="000000"/>
          <w:sz w:val="26"/>
          <w:szCs w:val="26"/>
        </w:rPr>
        <w:t>o do</w:t>
      </w:r>
      <w:r>
        <w:rPr>
          <w:rFonts w:cs="Times"/>
          <w:color w:val="000000"/>
          <w:sz w:val="26"/>
          <w:szCs w:val="26"/>
        </w:rPr>
        <w:t xml:space="preserve"> estado do jogo, que permitirá comparar a aplicação das diversas jogadas disponí</w:t>
      </w:r>
      <w:r w:rsidRPr="006276FF">
        <w:rPr>
          <w:rFonts w:cs="Times"/>
          <w:color w:val="000000"/>
          <w:sz w:val="26"/>
          <w:szCs w:val="26"/>
        </w:rPr>
        <w:t xml:space="preserve">veis. Exemplo: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Player</w:t>
      </w:r>
      <w:proofErr w:type="spellEnd"/>
      <w:r w:rsidRPr="006276FF">
        <w:rPr>
          <w:rFonts w:cs="Times"/>
          <w:color w:val="000000"/>
          <w:sz w:val="26"/>
          <w:szCs w:val="26"/>
        </w:rPr>
        <w:t>, -</w:t>
      </w:r>
      <w:proofErr w:type="spellStart"/>
      <w:r w:rsidRPr="006276FF">
        <w:rPr>
          <w:rFonts w:cs="Times"/>
          <w:color w:val="000000"/>
          <w:sz w:val="26"/>
          <w:szCs w:val="26"/>
        </w:rPr>
        <w:t>Valu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). </w:t>
      </w:r>
    </w:p>
    <w:p w14:paraId="3742B865" w14:textId="77777777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Final do jogo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>
        <w:rPr>
          <w:rFonts w:cs="Times"/>
          <w:color w:val="000000"/>
          <w:sz w:val="26"/>
          <w:szCs w:val="26"/>
        </w:rPr>
        <w:t>Verificaçã</w:t>
      </w:r>
      <w:r w:rsidRPr="006276FF">
        <w:rPr>
          <w:rFonts w:cs="Times"/>
          <w:color w:val="000000"/>
          <w:sz w:val="26"/>
          <w:szCs w:val="26"/>
        </w:rPr>
        <w:t>o do f</w:t>
      </w:r>
      <w:r>
        <w:rPr>
          <w:rFonts w:cs="Times"/>
          <w:color w:val="000000"/>
          <w:sz w:val="26"/>
          <w:szCs w:val="26"/>
        </w:rPr>
        <w:t>im do jogo, com identificaçã</w:t>
      </w:r>
      <w:r w:rsidRPr="006276FF">
        <w:rPr>
          <w:rFonts w:cs="Times"/>
          <w:color w:val="000000"/>
          <w:sz w:val="26"/>
          <w:szCs w:val="26"/>
        </w:rPr>
        <w:t xml:space="preserve">o do vencedor. Exemplo: game </w:t>
      </w:r>
      <w:proofErr w:type="spellStart"/>
      <w:proofErr w:type="gramStart"/>
      <w:r w:rsidRPr="006276FF">
        <w:rPr>
          <w:rFonts w:cs="Times"/>
          <w:color w:val="000000"/>
          <w:sz w:val="26"/>
          <w:szCs w:val="26"/>
        </w:rPr>
        <w:t>over</w:t>
      </w:r>
      <w:proofErr w:type="spellEnd"/>
      <w:r w:rsidRPr="006276FF">
        <w:rPr>
          <w:rFonts w:cs="Times"/>
          <w:color w:val="000000"/>
          <w:sz w:val="26"/>
          <w:szCs w:val="26"/>
        </w:rPr>
        <w:t>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Winner). </w:t>
      </w:r>
    </w:p>
    <w:p w14:paraId="5EEF9D78" w14:textId="14D5BE10" w:rsidR="006276FF" w:rsidRPr="006276FF" w:rsidRDefault="006276FF" w:rsidP="006276FF">
      <w:pPr>
        <w:pStyle w:val="PargrafodaLista"/>
        <w:widowControl w:val="0"/>
        <w:numPr>
          <w:ilvl w:val="1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b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Jogada do Computador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>Escolha da jogada a efetuar pelo computador, dependendo do n ́</w:t>
      </w:r>
      <w:proofErr w:type="spellStart"/>
      <w:r w:rsidRPr="006276FF">
        <w:rPr>
          <w:rFonts w:cs="Times"/>
          <w:color w:val="000000"/>
          <w:sz w:val="26"/>
          <w:szCs w:val="26"/>
        </w:rPr>
        <w:t>ıvel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de </w:t>
      </w:r>
      <w:proofErr w:type="spellStart"/>
      <w:r w:rsidRPr="006276FF">
        <w:rPr>
          <w:rFonts w:cs="Times"/>
          <w:color w:val="000000"/>
          <w:sz w:val="26"/>
          <w:szCs w:val="26"/>
        </w:rPr>
        <w:t>difi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- </w:t>
      </w:r>
      <w:proofErr w:type="spellStart"/>
      <w:r w:rsidRPr="006276FF">
        <w:rPr>
          <w:rFonts w:cs="Times"/>
          <w:color w:val="000000"/>
          <w:sz w:val="26"/>
          <w:szCs w:val="26"/>
        </w:rPr>
        <w:t>culdad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. Por exemplo: </w:t>
      </w:r>
      <w:proofErr w:type="spellStart"/>
      <w:r w:rsidRPr="006276FF">
        <w:rPr>
          <w:rFonts w:cs="Times"/>
          <w:color w:val="000000"/>
          <w:sz w:val="26"/>
          <w:szCs w:val="26"/>
        </w:rPr>
        <w:t>choose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 </w:t>
      </w:r>
      <w:proofErr w:type="gramStart"/>
      <w:r w:rsidRPr="006276FF">
        <w:rPr>
          <w:rFonts w:cs="Times"/>
          <w:color w:val="000000"/>
          <w:sz w:val="26"/>
          <w:szCs w:val="26"/>
        </w:rPr>
        <w:t>move(</w:t>
      </w:r>
      <w:proofErr w:type="gramEnd"/>
      <w:r w:rsidRPr="006276FF">
        <w:rPr>
          <w:rFonts w:cs="Times"/>
          <w:color w:val="000000"/>
          <w:sz w:val="26"/>
          <w:szCs w:val="26"/>
        </w:rPr>
        <w:t>+</w:t>
      </w:r>
      <w:proofErr w:type="spellStart"/>
      <w:r w:rsidRPr="006276FF">
        <w:rPr>
          <w:rFonts w:cs="Times"/>
          <w:color w:val="000000"/>
          <w:sz w:val="26"/>
          <w:szCs w:val="26"/>
        </w:rPr>
        <w:t>Level</w:t>
      </w:r>
      <w:proofErr w:type="spellEnd"/>
      <w:r w:rsidRPr="006276FF">
        <w:rPr>
          <w:rFonts w:cs="Times"/>
          <w:color w:val="000000"/>
          <w:sz w:val="26"/>
          <w:szCs w:val="26"/>
        </w:rPr>
        <w:t>, +</w:t>
      </w:r>
      <w:proofErr w:type="spellStart"/>
      <w:r w:rsidRPr="006276FF">
        <w:rPr>
          <w:rFonts w:cs="Times"/>
          <w:color w:val="000000"/>
          <w:sz w:val="26"/>
          <w:szCs w:val="26"/>
        </w:rPr>
        <w:t>Board</w:t>
      </w:r>
      <w:proofErr w:type="spellEnd"/>
      <w:r w:rsidRPr="006276FF">
        <w:rPr>
          <w:rFonts w:cs="Times"/>
          <w:color w:val="000000"/>
          <w:sz w:val="26"/>
          <w:szCs w:val="26"/>
        </w:rPr>
        <w:t xml:space="preserve">, -Move). </w:t>
      </w:r>
    </w:p>
    <w:p w14:paraId="20CF4170" w14:textId="77777777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Interface com o utilizador</w:t>
      </w:r>
      <w:r>
        <w:rPr>
          <w:rFonts w:cs="Times"/>
          <w:color w:val="000000"/>
          <w:sz w:val="24"/>
          <w:szCs w:val="24"/>
        </w:rPr>
        <w:t xml:space="preserve"> – </w:t>
      </w:r>
      <w:r>
        <w:rPr>
          <w:rFonts w:cs="Times"/>
          <w:color w:val="000000"/>
          <w:sz w:val="26"/>
          <w:szCs w:val="26"/>
        </w:rPr>
        <w:t>Descrever o mó</w:t>
      </w:r>
      <w:r w:rsidRPr="006276FF">
        <w:rPr>
          <w:rFonts w:cs="Times"/>
          <w:color w:val="000000"/>
          <w:sz w:val="26"/>
          <w:szCs w:val="26"/>
        </w:rPr>
        <w:t xml:space="preserve">dulo de interface com o utilizador em modo de texto. </w:t>
      </w:r>
    </w:p>
    <w:p w14:paraId="0F606F1D" w14:textId="79AB3292" w:rsidR="006276FF" w:rsidRPr="006276FF" w:rsidRDefault="006276FF" w:rsidP="006276FF">
      <w:pPr>
        <w:pStyle w:val="PargrafodaLista"/>
        <w:widowControl w:val="0"/>
        <w:numPr>
          <w:ilvl w:val="0"/>
          <w:numId w:val="31"/>
        </w:numPr>
        <w:autoSpaceDE w:val="0"/>
        <w:autoSpaceDN w:val="0"/>
        <w:adjustRightInd w:val="0"/>
        <w:spacing w:after="240" w:line="300" w:lineRule="atLeast"/>
        <w:jc w:val="left"/>
        <w:rPr>
          <w:rFonts w:cs="Times"/>
          <w:color w:val="000000"/>
          <w:sz w:val="24"/>
          <w:szCs w:val="24"/>
        </w:rPr>
      </w:pPr>
      <w:r w:rsidRPr="006276FF">
        <w:rPr>
          <w:rFonts w:cs="Times"/>
          <w:b/>
          <w:color w:val="000000"/>
          <w:sz w:val="24"/>
          <w:szCs w:val="24"/>
        </w:rPr>
        <w:t>Conclusões</w:t>
      </w:r>
      <w:r w:rsidRPr="006276FF">
        <w:rPr>
          <w:rFonts w:cs="Times"/>
          <w:color w:val="000000"/>
          <w:sz w:val="24"/>
          <w:szCs w:val="24"/>
        </w:rPr>
        <w:t xml:space="preserve"> - </w:t>
      </w:r>
      <w:r w:rsidRPr="006276FF">
        <w:rPr>
          <w:rFonts w:cs="Times"/>
          <w:color w:val="000000"/>
          <w:sz w:val="26"/>
          <w:szCs w:val="26"/>
        </w:rPr>
        <w:t xml:space="preserve">Que conclui deste </w:t>
      </w:r>
      <w:proofErr w:type="spellStart"/>
      <w:r w:rsidRPr="006276FF">
        <w:rPr>
          <w:rFonts w:cs="Times"/>
          <w:color w:val="000000"/>
          <w:sz w:val="26"/>
          <w:szCs w:val="26"/>
        </w:rPr>
        <w:t>projecto</w:t>
      </w:r>
      <w:proofErr w:type="spellEnd"/>
      <w:r w:rsidRPr="006276FF">
        <w:rPr>
          <w:rFonts w:cs="Times"/>
          <w:color w:val="000000"/>
          <w:sz w:val="26"/>
          <w:szCs w:val="26"/>
        </w:rPr>
        <w:t>? Como poderi</w:t>
      </w:r>
      <w:r>
        <w:rPr>
          <w:rFonts w:cs="Times"/>
          <w:color w:val="000000"/>
          <w:sz w:val="26"/>
          <w:szCs w:val="26"/>
        </w:rPr>
        <w:t>a melhorar o trabalho desenvol</w:t>
      </w:r>
      <w:r w:rsidRPr="006276FF">
        <w:rPr>
          <w:rFonts w:cs="Times"/>
          <w:color w:val="000000"/>
          <w:sz w:val="26"/>
          <w:szCs w:val="26"/>
        </w:rPr>
        <w:t xml:space="preserve">vido? </w:t>
      </w:r>
    </w:p>
    <w:p w14:paraId="0AA111B8" w14:textId="4DC29AB0" w:rsidR="00E03DB3" w:rsidRPr="003A609F" w:rsidRDefault="00E03DB3" w:rsidP="00532C89">
      <w:pPr>
        <w:spacing w:line="240" w:lineRule="auto"/>
        <w:jc w:val="left"/>
      </w:pPr>
    </w:p>
    <w:sectPr w:rsidR="00E03DB3" w:rsidRPr="003A609F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3E253F74" w14:textId="77777777" w:rsidR="00526449" w:rsidRDefault="00526449" w:rsidP="0041038E">
      <w:pPr>
        <w:spacing w:line="240" w:lineRule="auto"/>
      </w:pPr>
      <w:r>
        <w:separator/>
      </w:r>
    </w:p>
  </w:endnote>
  <w:endnote w:type="continuationSeparator" w:id="0">
    <w:p w14:paraId="3C63E3DC" w14:textId="77777777" w:rsidR="00526449" w:rsidRDefault="00526449" w:rsidP="0041038E">
      <w:pPr>
        <w:spacing w:line="240" w:lineRule="auto"/>
      </w:pPr>
      <w:r>
        <w:continuationSeparator/>
      </w:r>
    </w:p>
  </w:endnote>
  <w:endnote w:type="continuationNotice" w:id="1">
    <w:p w14:paraId="4AAE96FB" w14:textId="77777777" w:rsidR="00526449" w:rsidRDefault="00526449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365903" w:rsidRPr="000F352E" w:rsidRDefault="00365903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0C2495">
      <w:rPr>
        <w:rStyle w:val="Nmerodepgina"/>
        <w:noProof/>
        <w:color w:val="808080" w:themeColor="background1" w:themeShade="80"/>
      </w:rPr>
      <w:t>13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365903" w:rsidRPr="00F21010" w:rsidRDefault="00365903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 w:rsidR="00E576C3"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09FBC16" w14:textId="77777777" w:rsidR="00526449" w:rsidRDefault="00526449" w:rsidP="0041038E">
      <w:pPr>
        <w:spacing w:line="240" w:lineRule="auto"/>
      </w:pPr>
      <w:r>
        <w:separator/>
      </w:r>
    </w:p>
  </w:footnote>
  <w:footnote w:type="continuationSeparator" w:id="0">
    <w:p w14:paraId="0018BF99" w14:textId="77777777" w:rsidR="00526449" w:rsidRDefault="00526449" w:rsidP="0041038E">
      <w:pPr>
        <w:spacing w:line="240" w:lineRule="auto"/>
      </w:pPr>
      <w:r>
        <w:continuationSeparator/>
      </w:r>
    </w:p>
  </w:footnote>
  <w:footnote w:type="continuationNotice" w:id="1">
    <w:p w14:paraId="18F764F8" w14:textId="77777777" w:rsidR="00526449" w:rsidRDefault="00526449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365903" w:rsidRPr="00077A29" w:rsidRDefault="00365903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365903" w:rsidRDefault="00365903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2D18772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D0307A96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72E2B714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E83017F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B3AEBBEC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D5B061F4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6B02A7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88E4F506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7CD692CC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730CDC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48FC3E1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747265B"/>
    <w:multiLevelType w:val="hybridMultilevel"/>
    <w:tmpl w:val="0A1C231C"/>
    <w:lvl w:ilvl="0" w:tplc="E9C4A5CC">
      <w:start w:val="1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5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6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9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1">
    <w:nsid w:val="47751A14"/>
    <w:multiLevelType w:val="hybridMultilevel"/>
    <w:tmpl w:val="97C04068"/>
    <w:lvl w:ilvl="0" w:tplc="ED7E7F00">
      <w:start w:val="1"/>
      <w:numFmt w:val="decimal"/>
      <w:lvlText w:val="%1."/>
      <w:lvlJc w:val="left"/>
      <w:pPr>
        <w:ind w:left="720" w:hanging="360"/>
      </w:pPr>
      <w:rPr>
        <w:rFonts w:cs="Times New Roman" w:hint="default"/>
        <w:color w:val="auto"/>
        <w:sz w:val="22"/>
      </w:rPr>
    </w:lvl>
    <w:lvl w:ilvl="1" w:tplc="08160019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4A2A6407"/>
    <w:multiLevelType w:val="hybridMultilevel"/>
    <w:tmpl w:val="F1D63E0A"/>
    <w:lvl w:ilvl="0" w:tplc="0816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>
    <w:nsid w:val="59170AC6"/>
    <w:multiLevelType w:val="hybridMultilevel"/>
    <w:tmpl w:val="A964DB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>
    <w:nsid w:val="5BBD2E65"/>
    <w:multiLevelType w:val="hybridMultilevel"/>
    <w:tmpl w:val="3B72D0BC"/>
    <w:lvl w:ilvl="0" w:tplc="0816000F">
      <w:start w:val="1"/>
      <w:numFmt w:val="decimal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8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9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0">
    <w:nsid w:val="7DAF6739"/>
    <w:multiLevelType w:val="hybridMultilevel"/>
    <w:tmpl w:val="0EB45E6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7"/>
  </w:num>
  <w:num w:numId="5">
    <w:abstractNumId w:val="29"/>
  </w:num>
  <w:num w:numId="6">
    <w:abstractNumId w:val="26"/>
  </w:num>
  <w:num w:numId="7">
    <w:abstractNumId w:val="39"/>
  </w:num>
  <w:num w:numId="8">
    <w:abstractNumId w:val="36"/>
  </w:num>
  <w:num w:numId="9">
    <w:abstractNumId w:val="32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4"/>
  </w:num>
  <w:num w:numId="22">
    <w:abstractNumId w:val="30"/>
  </w:num>
  <w:num w:numId="23">
    <w:abstractNumId w:val="38"/>
  </w:num>
  <w:num w:numId="24">
    <w:abstractNumId w:val="22"/>
  </w:num>
  <w:num w:numId="25">
    <w:abstractNumId w:val="24"/>
  </w:num>
  <w:num w:numId="26">
    <w:abstractNumId w:val="25"/>
  </w:num>
  <w:num w:numId="27">
    <w:abstractNumId w:val="28"/>
  </w:num>
  <w:num w:numId="28">
    <w:abstractNumId w:val="35"/>
  </w:num>
  <w:num w:numId="29">
    <w:abstractNumId w:val="23"/>
  </w:num>
  <w:num w:numId="30">
    <w:abstractNumId w:val="33"/>
  </w:num>
  <w:num w:numId="31">
    <w:abstractNumId w:val="31"/>
  </w:num>
  <w:num w:numId="32">
    <w:abstractNumId w:val="40"/>
  </w:num>
  <w:num w:numId="33">
    <w:abstractNumId w:val="37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71"/>
  <w:proofState w:spelling="clean" w:grammar="clean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0354D"/>
    <w:rsid w:val="00004F7A"/>
    <w:rsid w:val="0001599B"/>
    <w:rsid w:val="00015A78"/>
    <w:rsid w:val="00021F10"/>
    <w:rsid w:val="00027550"/>
    <w:rsid w:val="000276E9"/>
    <w:rsid w:val="00035F39"/>
    <w:rsid w:val="0004192C"/>
    <w:rsid w:val="0004212D"/>
    <w:rsid w:val="00044560"/>
    <w:rsid w:val="00044C9B"/>
    <w:rsid w:val="000460D7"/>
    <w:rsid w:val="00050CA5"/>
    <w:rsid w:val="00051B9F"/>
    <w:rsid w:val="0005659F"/>
    <w:rsid w:val="00057C76"/>
    <w:rsid w:val="00063F0E"/>
    <w:rsid w:val="00070C79"/>
    <w:rsid w:val="000765FD"/>
    <w:rsid w:val="00077A29"/>
    <w:rsid w:val="0008092F"/>
    <w:rsid w:val="00081314"/>
    <w:rsid w:val="00082A58"/>
    <w:rsid w:val="000839BF"/>
    <w:rsid w:val="00087EAF"/>
    <w:rsid w:val="00090E90"/>
    <w:rsid w:val="0009397F"/>
    <w:rsid w:val="000950E3"/>
    <w:rsid w:val="000964B7"/>
    <w:rsid w:val="000A00C2"/>
    <w:rsid w:val="000A2784"/>
    <w:rsid w:val="000A3E7E"/>
    <w:rsid w:val="000A5BC1"/>
    <w:rsid w:val="000A6425"/>
    <w:rsid w:val="000A7686"/>
    <w:rsid w:val="000B0A86"/>
    <w:rsid w:val="000B0E7A"/>
    <w:rsid w:val="000B3986"/>
    <w:rsid w:val="000B4AD9"/>
    <w:rsid w:val="000B6E37"/>
    <w:rsid w:val="000C2495"/>
    <w:rsid w:val="000C2690"/>
    <w:rsid w:val="000C5884"/>
    <w:rsid w:val="000C5F4B"/>
    <w:rsid w:val="000C7018"/>
    <w:rsid w:val="000D0A0C"/>
    <w:rsid w:val="000D69DB"/>
    <w:rsid w:val="000D6DCF"/>
    <w:rsid w:val="000E1C73"/>
    <w:rsid w:val="000E214B"/>
    <w:rsid w:val="000E467A"/>
    <w:rsid w:val="000E6810"/>
    <w:rsid w:val="000E6A9C"/>
    <w:rsid w:val="000F352E"/>
    <w:rsid w:val="000F5E22"/>
    <w:rsid w:val="001064F3"/>
    <w:rsid w:val="0010650E"/>
    <w:rsid w:val="00106E3F"/>
    <w:rsid w:val="00107193"/>
    <w:rsid w:val="0010733C"/>
    <w:rsid w:val="00110B11"/>
    <w:rsid w:val="001159E2"/>
    <w:rsid w:val="00116E3A"/>
    <w:rsid w:val="00121DE7"/>
    <w:rsid w:val="00122C28"/>
    <w:rsid w:val="0012513F"/>
    <w:rsid w:val="00131917"/>
    <w:rsid w:val="00135784"/>
    <w:rsid w:val="001401B9"/>
    <w:rsid w:val="00140E1D"/>
    <w:rsid w:val="00147478"/>
    <w:rsid w:val="0015739A"/>
    <w:rsid w:val="001573DD"/>
    <w:rsid w:val="00160532"/>
    <w:rsid w:val="00161FCF"/>
    <w:rsid w:val="0016477D"/>
    <w:rsid w:val="00165F43"/>
    <w:rsid w:val="0017024C"/>
    <w:rsid w:val="00175C74"/>
    <w:rsid w:val="001769D1"/>
    <w:rsid w:val="00180954"/>
    <w:rsid w:val="00180E04"/>
    <w:rsid w:val="00181AB8"/>
    <w:rsid w:val="00182038"/>
    <w:rsid w:val="001820A1"/>
    <w:rsid w:val="00184193"/>
    <w:rsid w:val="00187EC1"/>
    <w:rsid w:val="00191EA3"/>
    <w:rsid w:val="001960C0"/>
    <w:rsid w:val="00197342"/>
    <w:rsid w:val="001979BC"/>
    <w:rsid w:val="001A14EB"/>
    <w:rsid w:val="001A39CE"/>
    <w:rsid w:val="001A563E"/>
    <w:rsid w:val="001A5A93"/>
    <w:rsid w:val="001A7107"/>
    <w:rsid w:val="001B7618"/>
    <w:rsid w:val="001C0DED"/>
    <w:rsid w:val="001D083F"/>
    <w:rsid w:val="001E0D53"/>
    <w:rsid w:val="001E3F78"/>
    <w:rsid w:val="001E6454"/>
    <w:rsid w:val="001E6D2A"/>
    <w:rsid w:val="001E7D5F"/>
    <w:rsid w:val="001F092A"/>
    <w:rsid w:val="001F6C75"/>
    <w:rsid w:val="001F7A19"/>
    <w:rsid w:val="002107C8"/>
    <w:rsid w:val="0021182F"/>
    <w:rsid w:val="00211B03"/>
    <w:rsid w:val="00212752"/>
    <w:rsid w:val="00213D54"/>
    <w:rsid w:val="0021449B"/>
    <w:rsid w:val="00214CCE"/>
    <w:rsid w:val="00215043"/>
    <w:rsid w:val="00215C75"/>
    <w:rsid w:val="00215C99"/>
    <w:rsid w:val="00221F34"/>
    <w:rsid w:val="00227562"/>
    <w:rsid w:val="00227D36"/>
    <w:rsid w:val="0023446A"/>
    <w:rsid w:val="00235D21"/>
    <w:rsid w:val="00236171"/>
    <w:rsid w:val="00240626"/>
    <w:rsid w:val="0024090E"/>
    <w:rsid w:val="00241F3C"/>
    <w:rsid w:val="002422ED"/>
    <w:rsid w:val="0024750B"/>
    <w:rsid w:val="00250A04"/>
    <w:rsid w:val="00251252"/>
    <w:rsid w:val="00253527"/>
    <w:rsid w:val="0025572D"/>
    <w:rsid w:val="00256F5B"/>
    <w:rsid w:val="00263C01"/>
    <w:rsid w:val="00263F59"/>
    <w:rsid w:val="00271855"/>
    <w:rsid w:val="002721E0"/>
    <w:rsid w:val="0027297F"/>
    <w:rsid w:val="002735A3"/>
    <w:rsid w:val="00274818"/>
    <w:rsid w:val="00287976"/>
    <w:rsid w:val="0029216E"/>
    <w:rsid w:val="002A230B"/>
    <w:rsid w:val="002A25DD"/>
    <w:rsid w:val="002A45C7"/>
    <w:rsid w:val="002B0619"/>
    <w:rsid w:val="002C3885"/>
    <w:rsid w:val="002D5A01"/>
    <w:rsid w:val="002D74DF"/>
    <w:rsid w:val="002E218C"/>
    <w:rsid w:val="002E3B6B"/>
    <w:rsid w:val="002E5F72"/>
    <w:rsid w:val="002F0086"/>
    <w:rsid w:val="002F035E"/>
    <w:rsid w:val="002F0C4B"/>
    <w:rsid w:val="002F7BB6"/>
    <w:rsid w:val="00301680"/>
    <w:rsid w:val="00301799"/>
    <w:rsid w:val="00304BFA"/>
    <w:rsid w:val="003113FD"/>
    <w:rsid w:val="00314A70"/>
    <w:rsid w:val="00315BF4"/>
    <w:rsid w:val="003216BE"/>
    <w:rsid w:val="00322F14"/>
    <w:rsid w:val="0032667F"/>
    <w:rsid w:val="00330146"/>
    <w:rsid w:val="00331419"/>
    <w:rsid w:val="00332E37"/>
    <w:rsid w:val="0033505A"/>
    <w:rsid w:val="00340C5E"/>
    <w:rsid w:val="00341C78"/>
    <w:rsid w:val="003430B5"/>
    <w:rsid w:val="003473B3"/>
    <w:rsid w:val="003524E1"/>
    <w:rsid w:val="00353403"/>
    <w:rsid w:val="00355592"/>
    <w:rsid w:val="003573FD"/>
    <w:rsid w:val="00360CAD"/>
    <w:rsid w:val="00362668"/>
    <w:rsid w:val="00364BEB"/>
    <w:rsid w:val="00365903"/>
    <w:rsid w:val="003660E1"/>
    <w:rsid w:val="00366C2A"/>
    <w:rsid w:val="00367ECD"/>
    <w:rsid w:val="00385124"/>
    <w:rsid w:val="00385A82"/>
    <w:rsid w:val="003874A9"/>
    <w:rsid w:val="0039098E"/>
    <w:rsid w:val="00390D60"/>
    <w:rsid w:val="00391571"/>
    <w:rsid w:val="00394CAA"/>
    <w:rsid w:val="0039659F"/>
    <w:rsid w:val="003A30E4"/>
    <w:rsid w:val="003A5502"/>
    <w:rsid w:val="003A5611"/>
    <w:rsid w:val="003A609F"/>
    <w:rsid w:val="003A6ADD"/>
    <w:rsid w:val="003B1974"/>
    <w:rsid w:val="003B33E7"/>
    <w:rsid w:val="003B3BDF"/>
    <w:rsid w:val="003C0D3C"/>
    <w:rsid w:val="003C2EF2"/>
    <w:rsid w:val="003C42A2"/>
    <w:rsid w:val="003C505F"/>
    <w:rsid w:val="003C67E9"/>
    <w:rsid w:val="003D486F"/>
    <w:rsid w:val="003D5002"/>
    <w:rsid w:val="003D5DE1"/>
    <w:rsid w:val="003E168B"/>
    <w:rsid w:val="003E4B0D"/>
    <w:rsid w:val="003F04B7"/>
    <w:rsid w:val="003F19C3"/>
    <w:rsid w:val="003F4438"/>
    <w:rsid w:val="0040307A"/>
    <w:rsid w:val="004032E9"/>
    <w:rsid w:val="00403427"/>
    <w:rsid w:val="004049FF"/>
    <w:rsid w:val="0040533C"/>
    <w:rsid w:val="004100F7"/>
    <w:rsid w:val="0041038E"/>
    <w:rsid w:val="00417CBE"/>
    <w:rsid w:val="00421741"/>
    <w:rsid w:val="004275F4"/>
    <w:rsid w:val="004300EE"/>
    <w:rsid w:val="00433C47"/>
    <w:rsid w:val="00434AC8"/>
    <w:rsid w:val="00436EE3"/>
    <w:rsid w:val="00437443"/>
    <w:rsid w:val="00440869"/>
    <w:rsid w:val="004420C5"/>
    <w:rsid w:val="0044479C"/>
    <w:rsid w:val="004451D9"/>
    <w:rsid w:val="00447C5F"/>
    <w:rsid w:val="0045177F"/>
    <w:rsid w:val="00452823"/>
    <w:rsid w:val="0045442A"/>
    <w:rsid w:val="004605A7"/>
    <w:rsid w:val="00460E2E"/>
    <w:rsid w:val="004630F3"/>
    <w:rsid w:val="00463362"/>
    <w:rsid w:val="0046443A"/>
    <w:rsid w:val="0046615E"/>
    <w:rsid w:val="004678A8"/>
    <w:rsid w:val="00470BA4"/>
    <w:rsid w:val="00472790"/>
    <w:rsid w:val="004737F3"/>
    <w:rsid w:val="004768AB"/>
    <w:rsid w:val="00485657"/>
    <w:rsid w:val="00487A74"/>
    <w:rsid w:val="004902C9"/>
    <w:rsid w:val="0049043E"/>
    <w:rsid w:val="0049165B"/>
    <w:rsid w:val="00494342"/>
    <w:rsid w:val="00496660"/>
    <w:rsid w:val="004A1FB7"/>
    <w:rsid w:val="004A3991"/>
    <w:rsid w:val="004A67A3"/>
    <w:rsid w:val="004B1A78"/>
    <w:rsid w:val="004B7E58"/>
    <w:rsid w:val="004C08C0"/>
    <w:rsid w:val="004C4AA9"/>
    <w:rsid w:val="004D146E"/>
    <w:rsid w:val="004D50BE"/>
    <w:rsid w:val="004D743D"/>
    <w:rsid w:val="004E126D"/>
    <w:rsid w:val="004E1957"/>
    <w:rsid w:val="004E1962"/>
    <w:rsid w:val="004E3670"/>
    <w:rsid w:val="004E5187"/>
    <w:rsid w:val="004E72CC"/>
    <w:rsid w:val="004E7AB6"/>
    <w:rsid w:val="004F075E"/>
    <w:rsid w:val="004F07AD"/>
    <w:rsid w:val="004F0C86"/>
    <w:rsid w:val="004F2296"/>
    <w:rsid w:val="004F4CF6"/>
    <w:rsid w:val="004F501C"/>
    <w:rsid w:val="00500312"/>
    <w:rsid w:val="005010C9"/>
    <w:rsid w:val="00502746"/>
    <w:rsid w:val="00511226"/>
    <w:rsid w:val="005145E0"/>
    <w:rsid w:val="00517108"/>
    <w:rsid w:val="005234F2"/>
    <w:rsid w:val="005235F5"/>
    <w:rsid w:val="00524319"/>
    <w:rsid w:val="00524832"/>
    <w:rsid w:val="0052628F"/>
    <w:rsid w:val="00526449"/>
    <w:rsid w:val="00532C89"/>
    <w:rsid w:val="00537D19"/>
    <w:rsid w:val="00544ABF"/>
    <w:rsid w:val="00545AB6"/>
    <w:rsid w:val="00545AB8"/>
    <w:rsid w:val="0054745F"/>
    <w:rsid w:val="005479D8"/>
    <w:rsid w:val="00556403"/>
    <w:rsid w:val="0056075F"/>
    <w:rsid w:val="0056175A"/>
    <w:rsid w:val="00561BE1"/>
    <w:rsid w:val="00561E50"/>
    <w:rsid w:val="00572609"/>
    <w:rsid w:val="00574C64"/>
    <w:rsid w:val="005775EB"/>
    <w:rsid w:val="00585E24"/>
    <w:rsid w:val="00590ED9"/>
    <w:rsid w:val="00595532"/>
    <w:rsid w:val="005A406A"/>
    <w:rsid w:val="005A5BDE"/>
    <w:rsid w:val="005B5ED1"/>
    <w:rsid w:val="005B7954"/>
    <w:rsid w:val="005C631A"/>
    <w:rsid w:val="005C7E71"/>
    <w:rsid w:val="005D4C76"/>
    <w:rsid w:val="005D59D4"/>
    <w:rsid w:val="005E1821"/>
    <w:rsid w:val="005E3D45"/>
    <w:rsid w:val="005E524A"/>
    <w:rsid w:val="005F28AF"/>
    <w:rsid w:val="005F45C4"/>
    <w:rsid w:val="005F5506"/>
    <w:rsid w:val="005F6642"/>
    <w:rsid w:val="00602559"/>
    <w:rsid w:val="00604FD6"/>
    <w:rsid w:val="00606CF1"/>
    <w:rsid w:val="00606F46"/>
    <w:rsid w:val="00607DA1"/>
    <w:rsid w:val="006118F5"/>
    <w:rsid w:val="00616BA7"/>
    <w:rsid w:val="00621CD4"/>
    <w:rsid w:val="00621E50"/>
    <w:rsid w:val="00625292"/>
    <w:rsid w:val="0062588B"/>
    <w:rsid w:val="006276FF"/>
    <w:rsid w:val="00627CD2"/>
    <w:rsid w:val="006371A6"/>
    <w:rsid w:val="0064038E"/>
    <w:rsid w:val="00641C9D"/>
    <w:rsid w:val="00643111"/>
    <w:rsid w:val="00645606"/>
    <w:rsid w:val="00647947"/>
    <w:rsid w:val="00654A12"/>
    <w:rsid w:val="00655DD1"/>
    <w:rsid w:val="00657E91"/>
    <w:rsid w:val="006603AF"/>
    <w:rsid w:val="006610AA"/>
    <w:rsid w:val="00661C35"/>
    <w:rsid w:val="0066216C"/>
    <w:rsid w:val="006628CC"/>
    <w:rsid w:val="00664E64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A72CF"/>
    <w:rsid w:val="006B1BA0"/>
    <w:rsid w:val="006C1C35"/>
    <w:rsid w:val="006C1D0E"/>
    <w:rsid w:val="006C37DE"/>
    <w:rsid w:val="006D0987"/>
    <w:rsid w:val="006D1655"/>
    <w:rsid w:val="006E19C4"/>
    <w:rsid w:val="006E1DF5"/>
    <w:rsid w:val="006E68FD"/>
    <w:rsid w:val="006F6F80"/>
    <w:rsid w:val="00700737"/>
    <w:rsid w:val="00704D02"/>
    <w:rsid w:val="00714317"/>
    <w:rsid w:val="00724687"/>
    <w:rsid w:val="00725F6B"/>
    <w:rsid w:val="00727E01"/>
    <w:rsid w:val="00730AA1"/>
    <w:rsid w:val="00731866"/>
    <w:rsid w:val="007318C2"/>
    <w:rsid w:val="00734EC1"/>
    <w:rsid w:val="0074087B"/>
    <w:rsid w:val="0074199C"/>
    <w:rsid w:val="0075316C"/>
    <w:rsid w:val="00754AE7"/>
    <w:rsid w:val="00755C85"/>
    <w:rsid w:val="00763AB3"/>
    <w:rsid w:val="00764B6E"/>
    <w:rsid w:val="007712B5"/>
    <w:rsid w:val="00771998"/>
    <w:rsid w:val="00772FD9"/>
    <w:rsid w:val="007742B7"/>
    <w:rsid w:val="00774DD5"/>
    <w:rsid w:val="00781891"/>
    <w:rsid w:val="00783E06"/>
    <w:rsid w:val="00785B40"/>
    <w:rsid w:val="0078781F"/>
    <w:rsid w:val="00787928"/>
    <w:rsid w:val="0079000C"/>
    <w:rsid w:val="007912AF"/>
    <w:rsid w:val="00795D8C"/>
    <w:rsid w:val="00797EFF"/>
    <w:rsid w:val="007B1909"/>
    <w:rsid w:val="007B3649"/>
    <w:rsid w:val="007B3BDE"/>
    <w:rsid w:val="007B56DA"/>
    <w:rsid w:val="007B7FB3"/>
    <w:rsid w:val="007C303B"/>
    <w:rsid w:val="007C4FAC"/>
    <w:rsid w:val="007C6D70"/>
    <w:rsid w:val="007C7327"/>
    <w:rsid w:val="007D305A"/>
    <w:rsid w:val="007D39B7"/>
    <w:rsid w:val="007E234C"/>
    <w:rsid w:val="007F3F46"/>
    <w:rsid w:val="007F422A"/>
    <w:rsid w:val="008005A9"/>
    <w:rsid w:val="00801B25"/>
    <w:rsid w:val="0080426B"/>
    <w:rsid w:val="00805217"/>
    <w:rsid w:val="00806453"/>
    <w:rsid w:val="008104FB"/>
    <w:rsid w:val="00813419"/>
    <w:rsid w:val="008155C7"/>
    <w:rsid w:val="00815691"/>
    <w:rsid w:val="00820CD0"/>
    <w:rsid w:val="008268A7"/>
    <w:rsid w:val="00832D58"/>
    <w:rsid w:val="00836D15"/>
    <w:rsid w:val="0083765E"/>
    <w:rsid w:val="00840E7F"/>
    <w:rsid w:val="00843C0D"/>
    <w:rsid w:val="00843F6F"/>
    <w:rsid w:val="00844810"/>
    <w:rsid w:val="00844F4E"/>
    <w:rsid w:val="00860026"/>
    <w:rsid w:val="008628C3"/>
    <w:rsid w:val="00865DAF"/>
    <w:rsid w:val="008673DC"/>
    <w:rsid w:val="00871708"/>
    <w:rsid w:val="0087200F"/>
    <w:rsid w:val="00874F4F"/>
    <w:rsid w:val="00875D3A"/>
    <w:rsid w:val="00877F3F"/>
    <w:rsid w:val="0088724A"/>
    <w:rsid w:val="00892CB7"/>
    <w:rsid w:val="00892F1F"/>
    <w:rsid w:val="00894F91"/>
    <w:rsid w:val="008967E3"/>
    <w:rsid w:val="00896B79"/>
    <w:rsid w:val="008A1DB8"/>
    <w:rsid w:val="008A1E0E"/>
    <w:rsid w:val="008A4B19"/>
    <w:rsid w:val="008A4C55"/>
    <w:rsid w:val="008B276C"/>
    <w:rsid w:val="008B405D"/>
    <w:rsid w:val="008B7BA2"/>
    <w:rsid w:val="008C6382"/>
    <w:rsid w:val="008C747E"/>
    <w:rsid w:val="008D3881"/>
    <w:rsid w:val="008D3E84"/>
    <w:rsid w:val="008D5957"/>
    <w:rsid w:val="008E2DC6"/>
    <w:rsid w:val="008E2DF2"/>
    <w:rsid w:val="008E5DBE"/>
    <w:rsid w:val="008E5DC1"/>
    <w:rsid w:val="008E712B"/>
    <w:rsid w:val="008E7F57"/>
    <w:rsid w:val="008F23AF"/>
    <w:rsid w:val="008F78A4"/>
    <w:rsid w:val="0090067C"/>
    <w:rsid w:val="00903EC8"/>
    <w:rsid w:val="00905E3A"/>
    <w:rsid w:val="00910060"/>
    <w:rsid w:val="00910315"/>
    <w:rsid w:val="009117F9"/>
    <w:rsid w:val="00914A23"/>
    <w:rsid w:val="00915694"/>
    <w:rsid w:val="00927136"/>
    <w:rsid w:val="00930296"/>
    <w:rsid w:val="009304CB"/>
    <w:rsid w:val="00933078"/>
    <w:rsid w:val="00933887"/>
    <w:rsid w:val="00934130"/>
    <w:rsid w:val="00942AE1"/>
    <w:rsid w:val="00956B00"/>
    <w:rsid w:val="0096760C"/>
    <w:rsid w:val="009777B4"/>
    <w:rsid w:val="00977AD3"/>
    <w:rsid w:val="00980883"/>
    <w:rsid w:val="009826C7"/>
    <w:rsid w:val="009850B9"/>
    <w:rsid w:val="00985B6B"/>
    <w:rsid w:val="0098792C"/>
    <w:rsid w:val="009920C4"/>
    <w:rsid w:val="00995140"/>
    <w:rsid w:val="009A1D6A"/>
    <w:rsid w:val="009A376F"/>
    <w:rsid w:val="009B4BA1"/>
    <w:rsid w:val="009C0352"/>
    <w:rsid w:val="009C26DD"/>
    <w:rsid w:val="009C5BF1"/>
    <w:rsid w:val="009D525B"/>
    <w:rsid w:val="009D58AA"/>
    <w:rsid w:val="009D756B"/>
    <w:rsid w:val="009D7716"/>
    <w:rsid w:val="009E054B"/>
    <w:rsid w:val="009E14DE"/>
    <w:rsid w:val="009E62FC"/>
    <w:rsid w:val="009F21FE"/>
    <w:rsid w:val="009F3D7E"/>
    <w:rsid w:val="009F4D79"/>
    <w:rsid w:val="00A041DC"/>
    <w:rsid w:val="00A135EB"/>
    <w:rsid w:val="00A15824"/>
    <w:rsid w:val="00A16700"/>
    <w:rsid w:val="00A236C4"/>
    <w:rsid w:val="00A309E5"/>
    <w:rsid w:val="00A34AB8"/>
    <w:rsid w:val="00A36B2D"/>
    <w:rsid w:val="00A4168A"/>
    <w:rsid w:val="00A41EC3"/>
    <w:rsid w:val="00A4236F"/>
    <w:rsid w:val="00A443D2"/>
    <w:rsid w:val="00A45B71"/>
    <w:rsid w:val="00A51C53"/>
    <w:rsid w:val="00A51F96"/>
    <w:rsid w:val="00A52E70"/>
    <w:rsid w:val="00A552A4"/>
    <w:rsid w:val="00A6306B"/>
    <w:rsid w:val="00A65513"/>
    <w:rsid w:val="00A662EF"/>
    <w:rsid w:val="00A70895"/>
    <w:rsid w:val="00A72212"/>
    <w:rsid w:val="00A77A80"/>
    <w:rsid w:val="00A842C5"/>
    <w:rsid w:val="00A8446B"/>
    <w:rsid w:val="00A85D9C"/>
    <w:rsid w:val="00A85FC7"/>
    <w:rsid w:val="00A92BAC"/>
    <w:rsid w:val="00A944CF"/>
    <w:rsid w:val="00A95BF9"/>
    <w:rsid w:val="00AA04E6"/>
    <w:rsid w:val="00AB0138"/>
    <w:rsid w:val="00AB560C"/>
    <w:rsid w:val="00AB560E"/>
    <w:rsid w:val="00AB6A11"/>
    <w:rsid w:val="00AB7882"/>
    <w:rsid w:val="00AC3B1E"/>
    <w:rsid w:val="00AC5A92"/>
    <w:rsid w:val="00AC60D8"/>
    <w:rsid w:val="00AC7DCF"/>
    <w:rsid w:val="00AD199B"/>
    <w:rsid w:val="00AD314E"/>
    <w:rsid w:val="00AE2B17"/>
    <w:rsid w:val="00AE54CA"/>
    <w:rsid w:val="00AE569F"/>
    <w:rsid w:val="00AE5EDD"/>
    <w:rsid w:val="00AE5FA8"/>
    <w:rsid w:val="00AE7F05"/>
    <w:rsid w:val="00AE7F2B"/>
    <w:rsid w:val="00AF36F8"/>
    <w:rsid w:val="00AF7C95"/>
    <w:rsid w:val="00AF7FF3"/>
    <w:rsid w:val="00B008F3"/>
    <w:rsid w:val="00B00C97"/>
    <w:rsid w:val="00B10E60"/>
    <w:rsid w:val="00B139BF"/>
    <w:rsid w:val="00B17079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713EA"/>
    <w:rsid w:val="00B74F4D"/>
    <w:rsid w:val="00B829A7"/>
    <w:rsid w:val="00B82A0D"/>
    <w:rsid w:val="00B8312C"/>
    <w:rsid w:val="00B968D8"/>
    <w:rsid w:val="00B977E4"/>
    <w:rsid w:val="00BA0AA4"/>
    <w:rsid w:val="00BA124E"/>
    <w:rsid w:val="00BA14B6"/>
    <w:rsid w:val="00BA3F88"/>
    <w:rsid w:val="00BB3258"/>
    <w:rsid w:val="00BC0521"/>
    <w:rsid w:val="00BC223A"/>
    <w:rsid w:val="00BC4C16"/>
    <w:rsid w:val="00BD216A"/>
    <w:rsid w:val="00BE0131"/>
    <w:rsid w:val="00BE6DA2"/>
    <w:rsid w:val="00BF0E3E"/>
    <w:rsid w:val="00BF1252"/>
    <w:rsid w:val="00BF772C"/>
    <w:rsid w:val="00BF7EAD"/>
    <w:rsid w:val="00C01091"/>
    <w:rsid w:val="00C145D8"/>
    <w:rsid w:val="00C31D15"/>
    <w:rsid w:val="00C32FEC"/>
    <w:rsid w:val="00C375E4"/>
    <w:rsid w:val="00C40866"/>
    <w:rsid w:val="00C4113C"/>
    <w:rsid w:val="00C41A12"/>
    <w:rsid w:val="00C55EA2"/>
    <w:rsid w:val="00C60D8F"/>
    <w:rsid w:val="00C6124B"/>
    <w:rsid w:val="00C6126A"/>
    <w:rsid w:val="00C70503"/>
    <w:rsid w:val="00C7163A"/>
    <w:rsid w:val="00C716C9"/>
    <w:rsid w:val="00C72B65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B704C"/>
    <w:rsid w:val="00CC1380"/>
    <w:rsid w:val="00CC355A"/>
    <w:rsid w:val="00CC5180"/>
    <w:rsid w:val="00CD0114"/>
    <w:rsid w:val="00CD41E7"/>
    <w:rsid w:val="00CD5C27"/>
    <w:rsid w:val="00CD7285"/>
    <w:rsid w:val="00CD75AA"/>
    <w:rsid w:val="00CD7742"/>
    <w:rsid w:val="00CE0E0A"/>
    <w:rsid w:val="00CE3E78"/>
    <w:rsid w:val="00CF0A35"/>
    <w:rsid w:val="00CF27EB"/>
    <w:rsid w:val="00CF324D"/>
    <w:rsid w:val="00CF3DEA"/>
    <w:rsid w:val="00CF5160"/>
    <w:rsid w:val="00CF5252"/>
    <w:rsid w:val="00CF67A4"/>
    <w:rsid w:val="00CF7BC8"/>
    <w:rsid w:val="00CF7DDC"/>
    <w:rsid w:val="00D0132F"/>
    <w:rsid w:val="00D03614"/>
    <w:rsid w:val="00D06457"/>
    <w:rsid w:val="00D07786"/>
    <w:rsid w:val="00D12223"/>
    <w:rsid w:val="00D15AC7"/>
    <w:rsid w:val="00D32E62"/>
    <w:rsid w:val="00D3360A"/>
    <w:rsid w:val="00D45433"/>
    <w:rsid w:val="00D471DE"/>
    <w:rsid w:val="00D47E26"/>
    <w:rsid w:val="00D52DAC"/>
    <w:rsid w:val="00D54795"/>
    <w:rsid w:val="00D55E6A"/>
    <w:rsid w:val="00D567C5"/>
    <w:rsid w:val="00D6029D"/>
    <w:rsid w:val="00D60E05"/>
    <w:rsid w:val="00D61998"/>
    <w:rsid w:val="00D6282F"/>
    <w:rsid w:val="00D62E97"/>
    <w:rsid w:val="00D649B8"/>
    <w:rsid w:val="00D7145E"/>
    <w:rsid w:val="00D74D12"/>
    <w:rsid w:val="00D750D9"/>
    <w:rsid w:val="00D7575B"/>
    <w:rsid w:val="00D76AD5"/>
    <w:rsid w:val="00D77C89"/>
    <w:rsid w:val="00D83B1E"/>
    <w:rsid w:val="00D914A4"/>
    <w:rsid w:val="00D96102"/>
    <w:rsid w:val="00D97F11"/>
    <w:rsid w:val="00DA1638"/>
    <w:rsid w:val="00DA65D8"/>
    <w:rsid w:val="00DB1C44"/>
    <w:rsid w:val="00DB277F"/>
    <w:rsid w:val="00DB6D0E"/>
    <w:rsid w:val="00DC0B45"/>
    <w:rsid w:val="00DC0B86"/>
    <w:rsid w:val="00DC1E14"/>
    <w:rsid w:val="00DC2482"/>
    <w:rsid w:val="00DC307F"/>
    <w:rsid w:val="00DC7AEF"/>
    <w:rsid w:val="00DD74DF"/>
    <w:rsid w:val="00DE0E47"/>
    <w:rsid w:val="00DE61F7"/>
    <w:rsid w:val="00DF31FF"/>
    <w:rsid w:val="00DF4165"/>
    <w:rsid w:val="00DF5583"/>
    <w:rsid w:val="00DF7E29"/>
    <w:rsid w:val="00E0239F"/>
    <w:rsid w:val="00E03DB3"/>
    <w:rsid w:val="00E042CD"/>
    <w:rsid w:val="00E043B6"/>
    <w:rsid w:val="00E0562A"/>
    <w:rsid w:val="00E06E29"/>
    <w:rsid w:val="00E1383F"/>
    <w:rsid w:val="00E17CA2"/>
    <w:rsid w:val="00E23008"/>
    <w:rsid w:val="00E232CA"/>
    <w:rsid w:val="00E27C02"/>
    <w:rsid w:val="00E34FDB"/>
    <w:rsid w:val="00E472A3"/>
    <w:rsid w:val="00E50A24"/>
    <w:rsid w:val="00E576C3"/>
    <w:rsid w:val="00E61A3C"/>
    <w:rsid w:val="00E6489B"/>
    <w:rsid w:val="00E67F59"/>
    <w:rsid w:val="00E87FFD"/>
    <w:rsid w:val="00E9046B"/>
    <w:rsid w:val="00E90B52"/>
    <w:rsid w:val="00E90F7B"/>
    <w:rsid w:val="00E9160C"/>
    <w:rsid w:val="00E92A39"/>
    <w:rsid w:val="00E9476E"/>
    <w:rsid w:val="00E9795B"/>
    <w:rsid w:val="00EA38DA"/>
    <w:rsid w:val="00EA51A6"/>
    <w:rsid w:val="00EB3A02"/>
    <w:rsid w:val="00EB54FF"/>
    <w:rsid w:val="00EB5F9F"/>
    <w:rsid w:val="00EB7F73"/>
    <w:rsid w:val="00EC0AE3"/>
    <w:rsid w:val="00EC1645"/>
    <w:rsid w:val="00EC7988"/>
    <w:rsid w:val="00ED2AEA"/>
    <w:rsid w:val="00ED2B6C"/>
    <w:rsid w:val="00ED394B"/>
    <w:rsid w:val="00ED458F"/>
    <w:rsid w:val="00ED6708"/>
    <w:rsid w:val="00ED7D7A"/>
    <w:rsid w:val="00EE0031"/>
    <w:rsid w:val="00EE0B17"/>
    <w:rsid w:val="00EE0C26"/>
    <w:rsid w:val="00EE4589"/>
    <w:rsid w:val="00EE7606"/>
    <w:rsid w:val="00EE7CEC"/>
    <w:rsid w:val="00EF1670"/>
    <w:rsid w:val="00EF6B45"/>
    <w:rsid w:val="00EF6ED4"/>
    <w:rsid w:val="00F01680"/>
    <w:rsid w:val="00F0173D"/>
    <w:rsid w:val="00F02346"/>
    <w:rsid w:val="00F16E23"/>
    <w:rsid w:val="00F20BC4"/>
    <w:rsid w:val="00F21010"/>
    <w:rsid w:val="00F26B5A"/>
    <w:rsid w:val="00F30012"/>
    <w:rsid w:val="00F34CBC"/>
    <w:rsid w:val="00F4225A"/>
    <w:rsid w:val="00F446C0"/>
    <w:rsid w:val="00F449E1"/>
    <w:rsid w:val="00F46B8C"/>
    <w:rsid w:val="00F5140F"/>
    <w:rsid w:val="00F51C81"/>
    <w:rsid w:val="00F53A39"/>
    <w:rsid w:val="00F55B64"/>
    <w:rsid w:val="00F572AE"/>
    <w:rsid w:val="00F57F0C"/>
    <w:rsid w:val="00F610B1"/>
    <w:rsid w:val="00F611B7"/>
    <w:rsid w:val="00F660DC"/>
    <w:rsid w:val="00F70882"/>
    <w:rsid w:val="00F85088"/>
    <w:rsid w:val="00F95A6F"/>
    <w:rsid w:val="00F96572"/>
    <w:rsid w:val="00FA0234"/>
    <w:rsid w:val="00FA1BBF"/>
    <w:rsid w:val="00FA34DC"/>
    <w:rsid w:val="00FA4F60"/>
    <w:rsid w:val="00FB35E9"/>
    <w:rsid w:val="00FB48D3"/>
    <w:rsid w:val="00FB70C2"/>
    <w:rsid w:val="00FC0EA1"/>
    <w:rsid w:val="00FC3DB7"/>
    <w:rsid w:val="00FC56F2"/>
    <w:rsid w:val="00FC5B70"/>
    <w:rsid w:val="00FC610D"/>
    <w:rsid w:val="00FE1F85"/>
    <w:rsid w:val="00FE208F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20" Type="http://schemas.openxmlformats.org/officeDocument/2006/relationships/image" Target="media/image11.png"/><Relationship Id="rId21" Type="http://schemas.openxmlformats.org/officeDocument/2006/relationships/image" Target="media/image12.png"/><Relationship Id="rId22" Type="http://schemas.openxmlformats.org/officeDocument/2006/relationships/image" Target="media/image13.png"/><Relationship Id="rId23" Type="http://schemas.openxmlformats.org/officeDocument/2006/relationships/image" Target="media/image14.png"/><Relationship Id="rId24" Type="http://schemas.openxmlformats.org/officeDocument/2006/relationships/image" Target="media/image15.png"/><Relationship Id="rId25" Type="http://schemas.openxmlformats.org/officeDocument/2006/relationships/image" Target="media/image16.png"/><Relationship Id="rId26" Type="http://schemas.openxmlformats.org/officeDocument/2006/relationships/image" Target="media/image17.png"/><Relationship Id="rId27" Type="http://schemas.openxmlformats.org/officeDocument/2006/relationships/image" Target="media/image18.png"/><Relationship Id="rId28" Type="http://schemas.openxmlformats.org/officeDocument/2006/relationships/image" Target="media/image19.png"/><Relationship Id="rId29" Type="http://schemas.openxmlformats.org/officeDocument/2006/relationships/image" Target="media/image20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30" Type="http://schemas.openxmlformats.org/officeDocument/2006/relationships/image" Target="media/image21.png"/><Relationship Id="rId31" Type="http://schemas.openxmlformats.org/officeDocument/2006/relationships/image" Target="media/image22.png"/><Relationship Id="rId32" Type="http://schemas.openxmlformats.org/officeDocument/2006/relationships/hyperlink" Target="https://lichess.org/study/7qOrZwG6" TargetMode="External"/><Relationship Id="rId9" Type="http://schemas.openxmlformats.org/officeDocument/2006/relationships/image" Target="media/image2.png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Relationship Id="rId33" Type="http://schemas.openxmlformats.org/officeDocument/2006/relationships/hyperlink" Target="https://brainking.com/pt/GameRules?tp=125" TargetMode="External"/><Relationship Id="rId34" Type="http://schemas.openxmlformats.org/officeDocument/2006/relationships/fontTable" Target="fontTable.xml"/><Relationship Id="rId35" Type="http://schemas.openxmlformats.org/officeDocument/2006/relationships/theme" Target="theme/theme1.xml"/><Relationship Id="rId10" Type="http://schemas.openxmlformats.org/officeDocument/2006/relationships/image" Target="media/image3.png"/><Relationship Id="rId11" Type="http://schemas.openxmlformats.org/officeDocument/2006/relationships/image" Target="media/image4.png"/><Relationship Id="rId12" Type="http://schemas.openxmlformats.org/officeDocument/2006/relationships/image" Target="media/image5.png"/><Relationship Id="rId13" Type="http://schemas.openxmlformats.org/officeDocument/2006/relationships/image" Target="media/image6.png"/><Relationship Id="rId14" Type="http://schemas.openxmlformats.org/officeDocument/2006/relationships/image" Target="media/image7.png"/><Relationship Id="rId15" Type="http://schemas.openxmlformats.org/officeDocument/2006/relationships/image" Target="media/image8.png"/><Relationship Id="rId16" Type="http://schemas.openxmlformats.org/officeDocument/2006/relationships/image" Target="media/image9.png"/><Relationship Id="rId17" Type="http://schemas.openxmlformats.org/officeDocument/2006/relationships/image" Target="media/image10.png"/><Relationship Id="rId18" Type="http://schemas.openxmlformats.org/officeDocument/2006/relationships/header" Target="header1.xml"/><Relationship Id="rId1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1E4FD3AA-1142-D24A-8652-D37EC9B7683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17</Pages>
  <Words>4643</Words>
  <Characters>25074</Characters>
  <Application>Microsoft Macintosh Word</Application>
  <DocSecurity>0</DocSecurity>
  <Lines>208</Lines>
  <Paragraphs>5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9658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de Henriques Martins</cp:lastModifiedBy>
  <cp:revision>27</cp:revision>
  <cp:lastPrinted>2017-11-12T19:33:00Z</cp:lastPrinted>
  <dcterms:created xsi:type="dcterms:W3CDTF">2017-11-12T17:35:00Z</dcterms:created>
  <dcterms:modified xsi:type="dcterms:W3CDTF">2017-11-12T20:07:00Z</dcterms:modified>
  <cp:category/>
</cp:coreProperties>
</file>